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64ACA90" w14:textId="77777777" w:rsidR="00BB7BF5" w:rsidRPr="00FE166E" w:rsidRDefault="00BB7BF5" w:rsidP="00BB7BF5">
      <w:pPr>
        <w:spacing w:after="120"/>
        <w:jc w:val="both"/>
        <w:rPr>
          <w:rFonts w:ascii="Times New Roman" w:hAnsi="Times New Roman" w:cs="Times New Roman"/>
          <w:bCs/>
        </w:rPr>
      </w:pPr>
      <w:r>
        <w:rPr>
          <w:rFonts w:ascii="Times New Roman" w:eastAsia="Calibri" w:hAnsi="Times New Roman" w:cs="Times New Roman"/>
          <w:b/>
        </w:rPr>
        <w:t>S9 Table.</w:t>
      </w:r>
      <w:r>
        <w:rPr>
          <w:rFonts w:ascii="Times New Roman" w:eastAsia="Calibri" w:hAnsi="Times New Roman" w:cs="Times New Roman"/>
          <w:b/>
        </w:rPr>
        <w:tab/>
      </w:r>
      <w:r w:rsidRPr="00FE166E">
        <w:rPr>
          <w:rFonts w:ascii="Times New Roman" w:hAnsi="Times New Roman" w:cs="Times New Roman"/>
          <w:bCs/>
        </w:rPr>
        <w:t>Key reagents and resources.</w:t>
      </w:r>
    </w:p>
    <w:tbl>
      <w:tblPr>
        <w:tblW w:w="9576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5238"/>
        <w:gridCol w:w="2250"/>
        <w:gridCol w:w="2088"/>
      </w:tblGrid>
      <w:tr w:rsidR="00BB7BF5" w:rsidRPr="00D764CC" w14:paraId="2967CC83" w14:textId="77777777" w:rsidTr="002B3EDD">
        <w:trPr>
          <w:cantSplit/>
          <w:trHeight w:hRule="exact" w:val="288"/>
        </w:trPr>
        <w:tc>
          <w:tcPr>
            <w:tcW w:w="5238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3E49DEFD" w14:textId="77777777" w:rsidR="00BB7BF5" w:rsidRPr="00D978F3" w:rsidRDefault="00BB7BF5" w:rsidP="002B3EDD">
            <w:pPr>
              <w:rPr>
                <w:rFonts w:ascii="Times New Roman" w:hAnsi="Times New Roman" w:cs="Times New Roman"/>
                <w:b/>
              </w:rPr>
            </w:pPr>
            <w:r w:rsidRPr="00D978F3">
              <w:rPr>
                <w:rFonts w:ascii="Times New Roman" w:hAnsi="Times New Roman" w:cs="Times New Roman"/>
                <w:b/>
              </w:rPr>
              <w:t>REAGENT or RESOURCE</w:t>
            </w:r>
          </w:p>
        </w:tc>
        <w:tc>
          <w:tcPr>
            <w:tcW w:w="2250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32FC603C" w14:textId="77777777" w:rsidR="00BB7BF5" w:rsidRPr="00D978F3" w:rsidRDefault="00BB7BF5" w:rsidP="002B3EDD">
            <w:pPr>
              <w:rPr>
                <w:rFonts w:ascii="Times New Roman" w:hAnsi="Times New Roman" w:cs="Times New Roman"/>
                <w:b/>
              </w:rPr>
            </w:pPr>
            <w:r w:rsidRPr="00D978F3">
              <w:rPr>
                <w:rFonts w:ascii="Times New Roman" w:hAnsi="Times New Roman" w:cs="Times New Roman"/>
                <w:b/>
              </w:rPr>
              <w:t>SOURCE</w:t>
            </w:r>
          </w:p>
        </w:tc>
        <w:tc>
          <w:tcPr>
            <w:tcW w:w="2088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1704ACD9" w14:textId="77777777" w:rsidR="00BB7BF5" w:rsidRPr="00D978F3" w:rsidRDefault="00BB7BF5" w:rsidP="002B3EDD">
            <w:pPr>
              <w:rPr>
                <w:rFonts w:ascii="Times New Roman" w:hAnsi="Times New Roman" w:cs="Times New Roman"/>
                <w:b/>
              </w:rPr>
            </w:pPr>
            <w:r w:rsidRPr="00D978F3">
              <w:rPr>
                <w:rFonts w:ascii="Times New Roman" w:hAnsi="Times New Roman" w:cs="Times New Roman"/>
                <w:b/>
              </w:rPr>
              <w:t>IDENTIFIER</w:t>
            </w:r>
          </w:p>
        </w:tc>
      </w:tr>
      <w:tr w:rsidR="00BB7BF5" w:rsidRPr="00D764CC" w14:paraId="1D280C96" w14:textId="77777777" w:rsidTr="002B3ED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0E1D829A" w14:textId="77777777" w:rsidR="00BB7BF5" w:rsidRPr="00D978F3" w:rsidRDefault="00BB7BF5" w:rsidP="002B3EDD">
            <w:pPr>
              <w:rPr>
                <w:rFonts w:ascii="Times New Roman" w:hAnsi="Times New Roman" w:cs="Times New Roman"/>
                <w:b/>
              </w:rPr>
            </w:pPr>
            <w:r w:rsidRPr="00D978F3">
              <w:rPr>
                <w:rFonts w:ascii="Times New Roman" w:hAnsi="Times New Roman" w:cs="Times New Roman"/>
                <w:b/>
              </w:rPr>
              <w:t>Antibodies</w:t>
            </w:r>
          </w:p>
        </w:tc>
      </w:tr>
      <w:tr w:rsidR="00BB7BF5" w:rsidRPr="00D764CC" w14:paraId="65AD45D9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</w:tcBorders>
            <w:shd w:val="clear" w:color="auto" w:fill="auto"/>
          </w:tcPr>
          <w:p w14:paraId="2477AAA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Human </w:t>
            </w:r>
            <w:proofErr w:type="spellStart"/>
            <w:r w:rsidRPr="00D978F3">
              <w:rPr>
                <w:rFonts w:ascii="Times New Roman" w:hAnsi="Times New Roman" w:cs="Times New Roman"/>
              </w:rPr>
              <w:t>mAb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93k</w:t>
            </w:r>
          </w:p>
        </w:tc>
        <w:tc>
          <w:tcPr>
            <w:tcW w:w="2250" w:type="dxa"/>
            <w:tcBorders>
              <w:top w:val="single" w:sz="12" w:space="0" w:color="000000"/>
            </w:tcBorders>
            <w:shd w:val="clear" w:color="auto" w:fill="auto"/>
          </w:tcPr>
          <w:p w14:paraId="1DDA086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14:paraId="508050E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4604894C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435D870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Mouse </w:t>
            </w:r>
            <w:proofErr w:type="spellStart"/>
            <w:r w:rsidRPr="00D978F3">
              <w:rPr>
                <w:rFonts w:ascii="Times New Roman" w:hAnsi="Times New Roman" w:cs="Times New Roman"/>
              </w:rPr>
              <w:t>mAb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SG2-2E6</w:t>
            </w:r>
          </w:p>
        </w:tc>
        <w:tc>
          <w:tcPr>
            <w:tcW w:w="2250" w:type="dxa"/>
            <w:shd w:val="clear" w:color="auto" w:fill="auto"/>
          </w:tcPr>
          <w:p w14:paraId="7612C2C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GeneTex</w:t>
            </w:r>
            <w:proofErr w:type="spellEnd"/>
          </w:p>
        </w:tc>
        <w:tc>
          <w:tcPr>
            <w:tcW w:w="2088" w:type="dxa"/>
            <w:shd w:val="clear" w:color="auto" w:fill="auto"/>
          </w:tcPr>
          <w:p w14:paraId="48C844C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GTX38718</w:t>
            </w:r>
          </w:p>
        </w:tc>
      </w:tr>
      <w:tr w:rsidR="00BB7BF5" w:rsidRPr="00D764CC" w14:paraId="4848FBFF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4271736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Rabbit polyclonal antibody 746-868</w:t>
            </w:r>
          </w:p>
        </w:tc>
        <w:tc>
          <w:tcPr>
            <w:tcW w:w="2250" w:type="dxa"/>
            <w:shd w:val="clear" w:color="auto" w:fill="auto"/>
          </w:tcPr>
          <w:p w14:paraId="1565F025" w14:textId="58723EC3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PbGl2ZXI8L0F1dGhvcj48WWVhcj4yMDA5PC9ZZWFyPjxS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PbGl2ZXI8L0F1dGhvcj48WWVhcj4yMDA5PC9ZZWFyPjxS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</w:rPr>
            </w:r>
            <w:r w:rsidR="00427437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02BA833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3ED508B8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32F83AC2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Mouse </w:t>
            </w:r>
            <w:proofErr w:type="spellStart"/>
            <w:r w:rsidRPr="00D978F3">
              <w:rPr>
                <w:rFonts w:ascii="Times New Roman" w:hAnsi="Times New Roman" w:cs="Times New Roman"/>
              </w:rPr>
              <w:t>mAb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IE62</w:t>
            </w:r>
          </w:p>
        </w:tc>
        <w:tc>
          <w:tcPr>
            <w:tcW w:w="2250" w:type="dxa"/>
            <w:shd w:val="clear" w:color="auto" w:fill="auto"/>
          </w:tcPr>
          <w:p w14:paraId="77F2FC2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MD Millipore</w:t>
            </w:r>
          </w:p>
        </w:tc>
        <w:tc>
          <w:tcPr>
            <w:tcW w:w="2088" w:type="dxa"/>
            <w:shd w:val="clear" w:color="auto" w:fill="auto"/>
          </w:tcPr>
          <w:p w14:paraId="3FBFDED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B8616</w:t>
            </w:r>
          </w:p>
        </w:tc>
      </w:tr>
      <w:tr w:rsidR="00BB7BF5" w:rsidRPr="00D764CC" w14:paraId="128BC10C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0DBC452D" w14:textId="77777777" w:rsidR="00BB7BF5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ouse </w:t>
            </w:r>
            <w:proofErr w:type="spellStart"/>
            <w:r>
              <w:rPr>
                <w:rFonts w:ascii="Times New Roman" w:hAnsi="Times New Roman" w:cs="Times New Roman"/>
              </w:rPr>
              <w:t>mAb</w:t>
            </w:r>
            <w:proofErr w:type="spellEnd"/>
            <w:r>
              <w:rPr>
                <w:rFonts w:ascii="Times New Roman" w:hAnsi="Times New Roman" w:cs="Times New Roman"/>
              </w:rPr>
              <w:t xml:space="preserve"> gE</w:t>
            </w:r>
          </w:p>
        </w:tc>
        <w:tc>
          <w:tcPr>
            <w:tcW w:w="2250" w:type="dxa"/>
            <w:shd w:val="clear" w:color="auto" w:fill="auto"/>
          </w:tcPr>
          <w:p w14:paraId="0AB68A05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MD Millipore</w:t>
            </w:r>
          </w:p>
        </w:tc>
        <w:tc>
          <w:tcPr>
            <w:tcW w:w="2088" w:type="dxa"/>
            <w:shd w:val="clear" w:color="auto" w:fill="auto"/>
          </w:tcPr>
          <w:p w14:paraId="17D99DE9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B8612</w:t>
            </w:r>
          </w:p>
        </w:tc>
      </w:tr>
      <w:tr w:rsidR="00BB7BF5" w:rsidRPr="00D764CC" w14:paraId="45584DAE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1679B531" w14:textId="77777777" w:rsidR="00BB7BF5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VZV mouse mixed </w:t>
            </w:r>
            <w:proofErr w:type="spellStart"/>
            <w:r w:rsidRPr="00D978F3">
              <w:rPr>
                <w:rFonts w:ascii="Times New Roman" w:hAnsi="Times New Roman" w:cs="Times New Roman"/>
              </w:rPr>
              <w:t>mAb</w:t>
            </w:r>
            <w:proofErr w:type="spellEnd"/>
          </w:p>
        </w:tc>
        <w:tc>
          <w:tcPr>
            <w:tcW w:w="2250" w:type="dxa"/>
            <w:shd w:val="clear" w:color="auto" w:fill="auto"/>
          </w:tcPr>
          <w:p w14:paraId="5628C562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Meridian Life Sciences</w:t>
            </w:r>
          </w:p>
        </w:tc>
        <w:tc>
          <w:tcPr>
            <w:tcW w:w="2088" w:type="dxa"/>
            <w:shd w:val="clear" w:color="auto" w:fill="auto"/>
          </w:tcPr>
          <w:p w14:paraId="75291D5C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C05108MA</w:t>
            </w:r>
          </w:p>
        </w:tc>
      </w:tr>
      <w:tr w:rsidR="00BB7BF5" w:rsidRPr="00D764CC" w14:paraId="3882ED2C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67A8DE68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use anti-V5 tag</w:t>
            </w:r>
          </w:p>
        </w:tc>
        <w:tc>
          <w:tcPr>
            <w:tcW w:w="2250" w:type="dxa"/>
            <w:shd w:val="clear" w:color="auto" w:fill="auto"/>
          </w:tcPr>
          <w:p w14:paraId="54691F9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io-Rad</w:t>
            </w:r>
          </w:p>
        </w:tc>
        <w:tc>
          <w:tcPr>
            <w:tcW w:w="2088" w:type="dxa"/>
            <w:shd w:val="clear" w:color="auto" w:fill="auto"/>
          </w:tcPr>
          <w:p w14:paraId="5FED953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CA1360</w:t>
            </w:r>
          </w:p>
        </w:tc>
      </w:tr>
      <w:tr w:rsidR="00BB7BF5" w:rsidRPr="00D764CC" w14:paraId="2D0A2951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11D18AAD" w14:textId="37D8F839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shd w:val="clear" w:color="auto" w:fill="auto"/>
          </w:tcPr>
          <w:p w14:paraId="2EC1D296" w14:textId="19B76505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shd w:val="clear" w:color="auto" w:fill="auto"/>
          </w:tcPr>
          <w:p w14:paraId="5CB87FC2" w14:textId="2BAB4124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185853DF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79DFDB38" w14:textId="77777777" w:rsidR="00BB7BF5" w:rsidRPr="001C798B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Biotinylated goat anti-mouse IgG (H+L) </w:t>
            </w:r>
          </w:p>
        </w:tc>
        <w:tc>
          <w:tcPr>
            <w:tcW w:w="2250" w:type="dxa"/>
            <w:shd w:val="clear" w:color="auto" w:fill="auto"/>
          </w:tcPr>
          <w:p w14:paraId="1BE9E889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ector Labs. Inc</w:t>
            </w:r>
          </w:p>
        </w:tc>
        <w:tc>
          <w:tcPr>
            <w:tcW w:w="2088" w:type="dxa"/>
            <w:shd w:val="clear" w:color="auto" w:fill="auto"/>
          </w:tcPr>
          <w:p w14:paraId="778A868A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A-9200</w:t>
            </w:r>
          </w:p>
        </w:tc>
      </w:tr>
      <w:tr w:rsidR="00BB7BF5" w:rsidRPr="00D764CC" w14:paraId="6CF7DA9E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0F964FAE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Donkey anti-mouse Alexa Fluor 555</w:t>
            </w:r>
          </w:p>
        </w:tc>
        <w:tc>
          <w:tcPr>
            <w:tcW w:w="2250" w:type="dxa"/>
            <w:shd w:val="clear" w:color="auto" w:fill="auto"/>
          </w:tcPr>
          <w:p w14:paraId="147B8C7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Life Technologies</w:t>
            </w:r>
          </w:p>
        </w:tc>
        <w:tc>
          <w:tcPr>
            <w:tcW w:w="2088" w:type="dxa"/>
            <w:shd w:val="clear" w:color="auto" w:fill="auto"/>
          </w:tcPr>
          <w:p w14:paraId="62C9A62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31570</w:t>
            </w:r>
          </w:p>
        </w:tc>
      </w:tr>
      <w:tr w:rsidR="00BB7BF5" w:rsidRPr="00D764CC" w14:paraId="12D29AF7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7B8ABEEE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bookmarkStart w:id="0" w:name="_Hlk47175250"/>
            <w:r w:rsidRPr="00D978F3">
              <w:rPr>
                <w:rFonts w:ascii="Times New Roman" w:hAnsi="Times New Roman" w:cs="Times New Roman"/>
              </w:rPr>
              <w:t>Donkey anti-</w:t>
            </w:r>
            <w:r>
              <w:rPr>
                <w:rFonts w:ascii="Times New Roman" w:hAnsi="Times New Roman" w:cs="Times New Roman"/>
              </w:rPr>
              <w:t>human</w:t>
            </w:r>
            <w:r w:rsidRPr="00D978F3">
              <w:rPr>
                <w:rFonts w:ascii="Times New Roman" w:hAnsi="Times New Roman" w:cs="Times New Roman"/>
              </w:rPr>
              <w:t xml:space="preserve"> Alexa Fluor </w:t>
            </w:r>
            <w:r>
              <w:rPr>
                <w:rFonts w:ascii="Times New Roman" w:hAnsi="Times New Roman" w:cs="Times New Roman"/>
              </w:rPr>
              <w:t>488</w:t>
            </w:r>
            <w:bookmarkEnd w:id="0"/>
          </w:p>
        </w:tc>
        <w:tc>
          <w:tcPr>
            <w:tcW w:w="2250" w:type="dxa"/>
            <w:shd w:val="clear" w:color="auto" w:fill="auto"/>
          </w:tcPr>
          <w:p w14:paraId="14CBA11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Life Technologies</w:t>
            </w:r>
          </w:p>
        </w:tc>
        <w:tc>
          <w:tcPr>
            <w:tcW w:w="2088" w:type="dxa"/>
            <w:shd w:val="clear" w:color="auto" w:fill="auto"/>
          </w:tcPr>
          <w:p w14:paraId="62EF5667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 w:rsidRPr="00607FE2">
              <w:rPr>
                <w:rFonts w:ascii="Times New Roman" w:hAnsi="Times New Roman" w:cs="Times New Roman"/>
              </w:rPr>
              <w:t>A11013</w:t>
            </w:r>
          </w:p>
        </w:tc>
      </w:tr>
      <w:tr w:rsidR="00BB7BF5" w:rsidRPr="00D764CC" w14:paraId="3B1D8BA1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348FBEA3" w14:textId="63EED120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ECL Sheep anti-mouse IgG, Horseradish peroxidase linked whole antibody</w:t>
            </w:r>
          </w:p>
        </w:tc>
        <w:tc>
          <w:tcPr>
            <w:tcW w:w="2250" w:type="dxa"/>
            <w:shd w:val="clear" w:color="auto" w:fill="auto"/>
          </w:tcPr>
          <w:p w14:paraId="099142F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GE Healthcare UK Ltd</w:t>
            </w:r>
          </w:p>
        </w:tc>
        <w:tc>
          <w:tcPr>
            <w:tcW w:w="2088" w:type="dxa"/>
            <w:shd w:val="clear" w:color="auto" w:fill="auto"/>
          </w:tcPr>
          <w:p w14:paraId="24C1D53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NA931V</w:t>
            </w:r>
          </w:p>
        </w:tc>
      </w:tr>
      <w:tr w:rsidR="00BB7BF5" w:rsidRPr="00D764CC" w14:paraId="71F399C2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7782617F" w14:textId="5BD9AAAA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ECL Donkey anti-rabbit IgG, Horseradish peroxidase linked whole antibody</w:t>
            </w:r>
          </w:p>
        </w:tc>
        <w:tc>
          <w:tcPr>
            <w:tcW w:w="2250" w:type="dxa"/>
            <w:shd w:val="clear" w:color="auto" w:fill="auto"/>
          </w:tcPr>
          <w:p w14:paraId="5FE3465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GE Healthcare UK Ltd</w:t>
            </w:r>
          </w:p>
        </w:tc>
        <w:tc>
          <w:tcPr>
            <w:tcW w:w="2088" w:type="dxa"/>
            <w:shd w:val="clear" w:color="auto" w:fill="auto"/>
          </w:tcPr>
          <w:p w14:paraId="2D0D4A9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NA934V</w:t>
            </w:r>
          </w:p>
        </w:tc>
      </w:tr>
      <w:tr w:rsidR="00BB7BF5" w:rsidRPr="00D764CC" w14:paraId="39E2A9A4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295EA0F0" w14:textId="48752721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ECL Sheep anti-human IgG, Horseradish peroxidase linked whole antibody</w:t>
            </w:r>
          </w:p>
        </w:tc>
        <w:tc>
          <w:tcPr>
            <w:tcW w:w="2250" w:type="dxa"/>
            <w:shd w:val="clear" w:color="auto" w:fill="auto"/>
          </w:tcPr>
          <w:p w14:paraId="2E50DB9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GE Healthcare UK Ltd</w:t>
            </w:r>
          </w:p>
        </w:tc>
        <w:tc>
          <w:tcPr>
            <w:tcW w:w="2088" w:type="dxa"/>
            <w:shd w:val="clear" w:color="auto" w:fill="auto"/>
          </w:tcPr>
          <w:p w14:paraId="6F05503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NA933V</w:t>
            </w:r>
          </w:p>
        </w:tc>
      </w:tr>
      <w:tr w:rsidR="00BB7BF5" w:rsidRPr="00D764CC" w14:paraId="4450E5F5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4792CED2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shd w:val="clear" w:color="auto" w:fill="auto"/>
          </w:tcPr>
          <w:p w14:paraId="66152AC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shd w:val="clear" w:color="auto" w:fill="auto"/>
          </w:tcPr>
          <w:p w14:paraId="5515E72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0F5CCA8F" w14:textId="77777777" w:rsidTr="002B3ED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E92C357" w14:textId="77777777" w:rsidR="00BB7BF5" w:rsidRPr="00D978F3" w:rsidRDefault="00BB7BF5" w:rsidP="002B3EDD">
            <w:pPr>
              <w:rPr>
                <w:rFonts w:ascii="Times New Roman" w:hAnsi="Times New Roman" w:cs="Times New Roman"/>
                <w:b/>
              </w:rPr>
            </w:pPr>
            <w:r w:rsidRPr="00D978F3">
              <w:rPr>
                <w:rFonts w:ascii="Times New Roman" w:hAnsi="Times New Roman" w:cs="Times New Roman"/>
                <w:b/>
              </w:rPr>
              <w:t xml:space="preserve">Bacterial and Virus Strains </w:t>
            </w:r>
          </w:p>
        </w:tc>
      </w:tr>
      <w:tr w:rsidR="00BB7BF5" w:rsidRPr="00D764CC" w14:paraId="48FFA440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75D37D6E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Oka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BAC derived (</w:t>
            </w:r>
            <w:proofErr w:type="spellStart"/>
            <w:r w:rsidRPr="00D978F3">
              <w:rPr>
                <w:rFonts w:ascii="Times New Roman" w:hAnsi="Times New Roman" w:cs="Times New Roman"/>
              </w:rPr>
              <w:t>pPOKA</w:t>
            </w:r>
            <w:proofErr w:type="spellEnd"/>
            <w:r w:rsidRPr="00D978F3">
              <w:rPr>
                <w:rFonts w:ascii="Times New Roman" w:hAnsi="Times New Roman" w:cs="Times New Roman"/>
              </w:rPr>
              <w:t>-DX)</w:t>
            </w:r>
          </w:p>
        </w:tc>
        <w:tc>
          <w:tcPr>
            <w:tcW w:w="2250" w:type="dxa"/>
            <w:shd w:val="clear" w:color="auto" w:fill="auto"/>
          </w:tcPr>
          <w:p w14:paraId="4D7FC89D" w14:textId="1E0B8B65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Tischer&lt;/Author&gt;&lt;Year&gt;2007&lt;/Year&gt;&lt;RecNum&gt;55&lt;/RecNum&gt;&lt;DisplayText&gt;[2]&lt;/DisplayText&gt;&lt;record&gt;&lt;rec-number&gt;55&lt;/rec-number&gt;&lt;foreign-keys&gt;&lt;key app="EN" db-id="exfxzsr0ne0pfaerd06v0xxeeravpexdt2pz" timestamp="1604781318"&gt;55&lt;/key&gt;&lt;/foreign-keys&gt;&lt;ref-type name="Journal Article"&gt;17&lt;/ref-type&gt;&lt;contributors&gt;&lt;authors&gt;&lt;author&gt;Tischer, B. K.&lt;/author&gt;&lt;author&gt;Kaufer, B. B.&lt;/author&gt;&lt;author&gt;Sommer, M.&lt;/author&gt;&lt;author&gt;Wussow, F.&lt;/author&gt;&lt;author&gt;Arvin, A. M.&lt;/author&gt;&lt;author&gt;Osterrieder, N.&lt;/author&gt;&lt;/authors&gt;&lt;/contributors&gt;&lt;auth-address&gt;Department of Microbiology and Immunology, College of Veterinary Medicine, Cornell University, Ithaca, NY 14853, USA.&lt;/auth-address&gt;&lt;titles&gt;&lt;title&gt;A self-excisable infectious bacterial artificial chromosome clone of varicella-zoster virus allows analysis of the essential tegument protein encoded by ORF9&lt;/title&gt;&lt;secondary-title&gt;J Virol&lt;/secondary-title&gt;&lt;/titles&gt;&lt;periodical&gt;&lt;full-title&gt;J Virol&lt;/full-title&gt;&lt;/periodical&gt;&lt;pages&gt;13200-8&lt;/pages&gt;&lt;volume&gt;81&lt;/volume&gt;&lt;number&gt;23&lt;/number&gt;&lt;keywords&gt;&lt;keyword&gt;Cell Line&lt;/keyword&gt;&lt;keyword&gt;Chromosomes, Artificial, Bacterial/*genetics&lt;/keyword&gt;&lt;keyword&gt;Cloning, Molecular&lt;/keyword&gt;&lt;keyword&gt;DNA, Viral/genetics&lt;/keyword&gt;&lt;keyword&gt;Escherichia coli/genetics&lt;/keyword&gt;&lt;keyword&gt;Genes, Essential&lt;/keyword&gt;&lt;keyword&gt;Genes, Viral&lt;/keyword&gt;&lt;keyword&gt;Genetic Complementation Test&lt;/keyword&gt;&lt;keyword&gt;Genome, Viral/genetics&lt;/keyword&gt;&lt;keyword&gt;Herpesvirus 3, Human/*genetics&lt;/keyword&gt;&lt;keyword&gt;Humans&lt;/keyword&gt;&lt;keyword&gt;Point Mutation&lt;/keyword&gt;&lt;keyword&gt;Viral Structural Proteins/genetics/*physiology&lt;/keyword&gt;&lt;keyword&gt;Virus Replication/genetics/*physiology&lt;/keyword&gt;&lt;/keywords&gt;&lt;dates&gt;&lt;year&gt;2007&lt;/year&gt;&lt;pub-dates&gt;&lt;date&gt;Dec&lt;/date&gt;&lt;/pub-dates&gt;&lt;/dates&gt;&lt;isbn&gt;1098-5514 (Electronic)&amp;#xD;0022-538X (Linking)&lt;/isbn&gt;&lt;accession-num&gt;17913822&lt;/accession-num&gt;&lt;urls&gt;&lt;related-urls&gt;&lt;url&gt;https://www.ncbi.nlm.nih.gov/pubmed/17913822&lt;/url&gt;&lt;/related-urls&gt;&lt;/urls&gt;&lt;custom2&gt;PMC2169085&lt;/custom2&gt;&lt;electronic-resource-num&gt;10.1128/JVI.01148-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3A401F5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113F1451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124CFBF3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GS1783</w:t>
            </w:r>
          </w:p>
        </w:tc>
        <w:tc>
          <w:tcPr>
            <w:tcW w:w="2250" w:type="dxa"/>
            <w:shd w:val="clear" w:color="auto" w:fill="auto"/>
          </w:tcPr>
          <w:p w14:paraId="2E6A64CE" w14:textId="6E651A5E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Tischer&lt;/Author&gt;&lt;Year&gt;2010&lt;/Year&gt;&lt;RecNum&gt;79&lt;/RecNum&gt;&lt;DisplayText&gt;[3]&lt;/DisplayText&gt;&lt;record&gt;&lt;rec-number&gt;79&lt;/rec-number&gt;&lt;foreign-keys&gt;&lt;key app="EN" db-id="exfxzsr0ne0pfaerd06v0xxeeravpexdt2pz" timestamp="1604781322"&gt;79&lt;/key&gt;&lt;/foreign-keys&gt;&lt;ref-type name="Journal Article"&gt;17&lt;/ref-type&gt;&lt;contributors&gt;&lt;authors&gt;&lt;author&gt;Tischer, B. K.&lt;/author&gt;&lt;author&gt;Smith, G. A.&lt;/author&gt;&lt;author&gt;Osterrieder, N.&lt;/author&gt;&lt;/authors&gt;&lt;/contributors&gt;&lt;auth-address&gt;Institut fur Virologie, Freie Universitat Berlin, Berlin, Germany. k.tischer@fu-berlin.de&lt;/auth-address&gt;&lt;titles&gt;&lt;title&gt;En passant mutagenesis: a two step markerless red recombination system&lt;/title&gt;&lt;secondary-title&gt;Methods Mol Biol&lt;/secondary-title&gt;&lt;/titles&gt;&lt;periodical&gt;&lt;full-title&gt;Methods Mol Biol&lt;/full-title&gt;&lt;/periodical&gt;&lt;pages&gt;421-30&lt;/pages&gt;&lt;volume&gt;634&lt;/volume&gt;&lt;keywords&gt;&lt;keyword&gt;Chromosomes, Artificial, Bacterial&lt;/keyword&gt;&lt;keyword&gt;*Mutagenesis&lt;/keyword&gt;&lt;keyword&gt;*Recombination, Genetic&lt;/keyword&gt;&lt;/keywords&gt;&lt;dates&gt;&lt;year&gt;2010&lt;/year&gt;&lt;/dates&gt;&lt;isbn&gt;1940-6029 (Electronic)&amp;#xD;1064-3745 (Linking)&lt;/isbn&gt;&lt;accession-num&gt;20677001&lt;/accession-num&gt;&lt;urls&gt;&lt;related-urls&gt;&lt;url&gt;https://www.ncbi.nlm.nih.gov/pubmed/20677001&lt;/url&gt;&lt;/related-urls&gt;&lt;/urls&gt;&lt;electronic-resource-num&gt;10.1007/978-1-60761-652-8_30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42AA104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13DB48AD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3BFB1475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Oka</w:t>
            </w:r>
            <w:proofErr w:type="spellEnd"/>
            <w:r w:rsidRPr="00D978F3">
              <w:rPr>
                <w:rFonts w:ascii="Times New Roman" w:hAnsi="Times New Roman" w:cs="Times New Roman"/>
              </w:rPr>
              <w:t>-TK-GFP</w:t>
            </w:r>
          </w:p>
        </w:tc>
        <w:tc>
          <w:tcPr>
            <w:tcW w:w="2250" w:type="dxa"/>
            <w:shd w:val="clear" w:color="auto" w:fill="auto"/>
          </w:tcPr>
          <w:p w14:paraId="2A4CACB7" w14:textId="162591D8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Yang&lt;/Author&gt;&lt;Year&gt;2014&lt;/Year&gt;&lt;RecNum&gt;2&lt;/RecNum&gt;&lt;DisplayText&gt;[4]&lt;/DisplayText&gt;&lt;record&gt;&lt;rec-number&gt;2&lt;/rec-number&gt;&lt;foreign-keys&gt;&lt;key app="EN" db-id="5w0xdazd8pvx95ewvzmvsezl9zfxtxrz959s" timestamp="1604777915"&gt;2&lt;/key&gt;&lt;/foreign-keys&gt;&lt;ref-type name="Journal Article"&gt;17&lt;/ref-type&gt;&lt;contributors&gt;&lt;authors&gt;&lt;author&gt;Yang, E.&lt;/author&gt;&lt;author&gt;Arvin, A. M.&lt;/author&gt;&lt;author&gt;Oliver, S. L.&lt;/author&gt;&lt;/authors&gt;&lt;/contributors&gt;&lt;auth-address&gt;Departments of Pediatrics and Microbiology &amp;amp; Immunology, Stanford University School of Medicine, Stanford, California, United States of America.&lt;/auth-address&gt;&lt;titles&gt;&lt;title&gt;The cytoplasmic domain of varicella-zoster virus glycoprotein H regulates syncytia formation and skin pathogenesis&lt;/title&gt;&lt;secondary-title&gt;PLoS Pathog&lt;/secondary-title&gt;&lt;/titles&gt;&lt;periodical&gt;&lt;full-title&gt;PLoS Pathog&lt;/full-title&gt;&lt;/periodical&gt;&lt;pages&gt;e1004173&lt;/pages&gt;&lt;volume&gt;10&lt;/volume&gt;&lt;number&gt;5&lt;/number&gt;&lt;keywords&gt;&lt;keyword&gt;Animals&lt;/keyword&gt;&lt;keyword&gt;Cell Fusion&lt;/keyword&gt;&lt;keyword&gt;Herpesvirus 3, Human/*metabolism&lt;/keyword&gt;&lt;keyword&gt;Humans&lt;/keyword&gt;&lt;keyword&gt;Membrane Glycoproteins/immunology/*metabolism&lt;/keyword&gt;&lt;keyword&gt;Mice&lt;/keyword&gt;&lt;keyword&gt;Mice, SCID&lt;/keyword&gt;&lt;keyword&gt;Skin/*immunology/metabolism/virology&lt;/keyword&gt;&lt;keyword&gt;Viral Proteins/immunology/*metabolism&lt;/keyword&gt;&lt;keyword&gt;Virion/metabolism&lt;/keyword&gt;&lt;keyword&gt;Virus Replication/immunology/*physiology&lt;/keyword&gt;&lt;/keywords&gt;&lt;dates&gt;&lt;year&gt;2014&lt;/year&gt;&lt;pub-dates&gt;&lt;date&gt;May&lt;/date&gt;&lt;/pub-dates&gt;&lt;/dates&gt;&lt;isbn&gt;1553-7374 (Electronic)&amp;#xD;1553-7366 (Linking)&lt;/isbn&gt;&lt;accession-num&gt;24874654&lt;/accession-num&gt;&lt;urls&gt;&lt;related-urls&gt;&lt;url&gt;https://www.ncbi.nlm.nih.gov/pubmed/24874654&lt;/url&gt;&lt;/related-urls&gt;&lt;/urls&gt;&lt;custom2&gt;PMC4038623&lt;/custom2&gt;&lt;electronic-resource-num&gt;10.1371/journal.ppat.100417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5A8AA4A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7E1293F7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5E7FDC8D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Oka</w:t>
            </w:r>
            <w:proofErr w:type="spellEnd"/>
            <w:r w:rsidRPr="00D978F3">
              <w:rPr>
                <w:rFonts w:ascii="Times New Roman" w:hAnsi="Times New Roman" w:cs="Times New Roman"/>
              </w:rPr>
              <w:t>-TK-GFP gB-</w:t>
            </w:r>
            <w:r>
              <w:rPr>
                <w:rFonts w:ascii="Times New Roman" w:hAnsi="Times New Roman" w:cs="Times New Roman"/>
              </w:rPr>
              <w:t>S</w:t>
            </w:r>
            <w:r w:rsidRPr="00D978F3">
              <w:rPr>
                <w:rFonts w:ascii="Times New Roman" w:hAnsi="Times New Roman" w:cs="Times New Roman"/>
              </w:rPr>
              <w:t>TEVV5</w:t>
            </w:r>
          </w:p>
        </w:tc>
        <w:tc>
          <w:tcPr>
            <w:tcW w:w="2250" w:type="dxa"/>
            <w:shd w:val="clear" w:color="auto" w:fill="auto"/>
          </w:tcPr>
          <w:p w14:paraId="6A3D06E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423ECB8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168C0459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29C36517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Oka</w:t>
            </w:r>
            <w:proofErr w:type="spellEnd"/>
            <w:r w:rsidRPr="00D978F3">
              <w:rPr>
                <w:rFonts w:ascii="Times New Roman" w:hAnsi="Times New Roman" w:cs="Times New Roman"/>
              </w:rPr>
              <w:t>-TK-GFP gB-TEVV5</w:t>
            </w:r>
          </w:p>
        </w:tc>
        <w:tc>
          <w:tcPr>
            <w:tcW w:w="2250" w:type="dxa"/>
            <w:shd w:val="clear" w:color="auto" w:fill="auto"/>
          </w:tcPr>
          <w:p w14:paraId="4809EEA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401591E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6FC5C429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148F763E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Oka</w:t>
            </w:r>
            <w:proofErr w:type="spellEnd"/>
            <w:r w:rsidRPr="00D978F3">
              <w:rPr>
                <w:rFonts w:ascii="Times New Roman" w:hAnsi="Times New Roman" w:cs="Times New Roman"/>
              </w:rPr>
              <w:t>-TK-GFP gB-TEVV5 gB[S110A]</w:t>
            </w:r>
          </w:p>
        </w:tc>
        <w:tc>
          <w:tcPr>
            <w:tcW w:w="2250" w:type="dxa"/>
            <w:shd w:val="clear" w:color="auto" w:fill="auto"/>
          </w:tcPr>
          <w:p w14:paraId="5EB7ECE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5109607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1F65FAF0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1103556E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Oka</w:t>
            </w:r>
            <w:proofErr w:type="spellEnd"/>
            <w:r w:rsidRPr="00D978F3">
              <w:rPr>
                <w:rFonts w:ascii="Times New Roman" w:hAnsi="Times New Roman" w:cs="Times New Roman"/>
              </w:rPr>
              <w:t>-TK-GFP gB-TEVV5 gB[Q111A]</w:t>
            </w:r>
          </w:p>
        </w:tc>
        <w:tc>
          <w:tcPr>
            <w:tcW w:w="2250" w:type="dxa"/>
            <w:shd w:val="clear" w:color="auto" w:fill="auto"/>
          </w:tcPr>
          <w:p w14:paraId="47F10C3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056F719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6D5E9A88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2658826F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Oka</w:t>
            </w:r>
            <w:proofErr w:type="spellEnd"/>
            <w:r w:rsidRPr="00D978F3">
              <w:rPr>
                <w:rFonts w:ascii="Times New Roman" w:hAnsi="Times New Roman" w:cs="Times New Roman"/>
              </w:rPr>
              <w:t>-TK-GFP gB-TEVV5 gB[D112A]</w:t>
            </w:r>
          </w:p>
        </w:tc>
        <w:tc>
          <w:tcPr>
            <w:tcW w:w="2250" w:type="dxa"/>
            <w:shd w:val="clear" w:color="auto" w:fill="auto"/>
          </w:tcPr>
          <w:p w14:paraId="2C90AD7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455BC9E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7061E06D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615B42E6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Oka</w:t>
            </w:r>
            <w:proofErr w:type="spellEnd"/>
            <w:r w:rsidRPr="00D978F3">
              <w:rPr>
                <w:rFonts w:ascii="Times New Roman" w:hAnsi="Times New Roman" w:cs="Times New Roman"/>
              </w:rPr>
              <w:t>-TK-GFP gB-TEVV5 gB[</w:t>
            </w:r>
            <w:r w:rsidRPr="00D978F3">
              <w:rPr>
                <w:rFonts w:ascii="Times New Roman" w:hAnsi="Times New Roman" w:cs="Times New Roman"/>
                <w:vertAlign w:val="superscript"/>
              </w:rPr>
              <w:t>109</w:t>
            </w:r>
            <w:r w:rsidRPr="00D978F3">
              <w:rPr>
                <w:rFonts w:ascii="Times New Roman" w:hAnsi="Times New Roman" w:cs="Times New Roman"/>
              </w:rPr>
              <w:t>AAAA</w:t>
            </w:r>
            <w:r w:rsidRPr="00D978F3">
              <w:rPr>
                <w:rFonts w:ascii="Times New Roman" w:hAnsi="Times New Roman" w:cs="Times New Roman"/>
                <w:vertAlign w:val="superscript"/>
              </w:rPr>
              <w:t>112</w:t>
            </w:r>
            <w:r w:rsidRPr="00D978F3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2250" w:type="dxa"/>
            <w:shd w:val="clear" w:color="auto" w:fill="auto"/>
          </w:tcPr>
          <w:p w14:paraId="0522563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115120B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6C966B4B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75EBB9C5" w14:textId="77777777" w:rsidR="00BB7BF5" w:rsidRPr="00D978F3" w:rsidRDefault="00BB7BF5" w:rsidP="002B3EDD">
            <w:pPr>
              <w:tabs>
                <w:tab w:val="left" w:pos="1525"/>
              </w:tabs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shd w:val="clear" w:color="auto" w:fill="auto"/>
          </w:tcPr>
          <w:p w14:paraId="6F42A44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shd w:val="clear" w:color="auto" w:fill="auto"/>
          </w:tcPr>
          <w:p w14:paraId="6AA5901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2F2A6413" w14:textId="77777777" w:rsidTr="002B3ED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19F1661" w14:textId="77777777" w:rsidR="00BB7BF5" w:rsidRPr="00D978F3" w:rsidRDefault="00BB7BF5" w:rsidP="002B3EDD">
            <w:pPr>
              <w:rPr>
                <w:rFonts w:ascii="Times New Roman" w:hAnsi="Times New Roman" w:cs="Times New Roman"/>
                <w:b/>
              </w:rPr>
            </w:pPr>
            <w:r w:rsidRPr="00D978F3">
              <w:rPr>
                <w:rFonts w:ascii="Times New Roman" w:hAnsi="Times New Roman" w:cs="Times New Roman"/>
                <w:b/>
              </w:rPr>
              <w:t>Chemicals, Peptides, and Recombinant Proteins</w:t>
            </w:r>
          </w:p>
        </w:tc>
      </w:tr>
      <w:tr w:rsidR="00BB7BF5" w:rsidRPr="00D764CC" w14:paraId="449E42C9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</w:tcBorders>
            <w:shd w:val="clear" w:color="auto" w:fill="auto"/>
          </w:tcPr>
          <w:p w14:paraId="084E08C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Anti-V5 Agarose Affinity Gel</w:t>
            </w:r>
          </w:p>
        </w:tc>
        <w:tc>
          <w:tcPr>
            <w:tcW w:w="2250" w:type="dxa"/>
            <w:tcBorders>
              <w:top w:val="single" w:sz="12" w:space="0" w:color="000000"/>
            </w:tcBorders>
            <w:shd w:val="clear" w:color="auto" w:fill="auto"/>
          </w:tcPr>
          <w:p w14:paraId="34B3153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14:paraId="5541491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A7345-1ML</w:t>
            </w:r>
          </w:p>
        </w:tc>
      </w:tr>
      <w:tr w:rsidR="00BB7BF5" w:rsidRPr="00D764CC" w14:paraId="541299EA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0674F8C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ovine Serum Albumin (IgG Free, Protease Free)</w:t>
            </w:r>
          </w:p>
        </w:tc>
        <w:tc>
          <w:tcPr>
            <w:tcW w:w="2250" w:type="dxa"/>
            <w:shd w:val="clear" w:color="auto" w:fill="auto"/>
          </w:tcPr>
          <w:p w14:paraId="5078C96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Jackson </w:t>
            </w:r>
            <w:proofErr w:type="spellStart"/>
            <w:r w:rsidRPr="00D978F3">
              <w:rPr>
                <w:rFonts w:ascii="Times New Roman" w:hAnsi="Times New Roman" w:cs="Times New Roman"/>
              </w:rPr>
              <w:t>ImmunoResearch</w:t>
            </w:r>
            <w:proofErr w:type="spellEnd"/>
          </w:p>
        </w:tc>
        <w:tc>
          <w:tcPr>
            <w:tcW w:w="2088" w:type="dxa"/>
            <w:shd w:val="clear" w:color="auto" w:fill="auto"/>
          </w:tcPr>
          <w:p w14:paraId="44D254F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001-000-162</w:t>
            </w:r>
          </w:p>
        </w:tc>
      </w:tr>
      <w:tr w:rsidR="00BB7BF5" w:rsidRPr="00D764CC" w14:paraId="4C505A61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68A78E7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Minimal essential medium</w:t>
            </w:r>
          </w:p>
        </w:tc>
        <w:tc>
          <w:tcPr>
            <w:tcW w:w="2250" w:type="dxa"/>
            <w:shd w:val="clear" w:color="auto" w:fill="auto"/>
          </w:tcPr>
          <w:p w14:paraId="7F11004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Corning </w:t>
            </w:r>
            <w:proofErr w:type="spellStart"/>
            <w:r w:rsidRPr="00D978F3">
              <w:rPr>
                <w:rFonts w:ascii="Times New Roman" w:hAnsi="Times New Roman" w:cs="Times New Roman"/>
              </w:rPr>
              <w:t>cellgro</w:t>
            </w:r>
            <w:proofErr w:type="spellEnd"/>
          </w:p>
        </w:tc>
        <w:tc>
          <w:tcPr>
            <w:tcW w:w="2088" w:type="dxa"/>
            <w:shd w:val="clear" w:color="auto" w:fill="auto"/>
          </w:tcPr>
          <w:p w14:paraId="4A44CBE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10-010-CV</w:t>
            </w:r>
          </w:p>
        </w:tc>
      </w:tr>
      <w:tr w:rsidR="00BB7BF5" w:rsidRPr="00D764CC" w14:paraId="7A925935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41A80AD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F-12K nutrient mixture </w:t>
            </w:r>
            <w:proofErr w:type="spellStart"/>
            <w:r w:rsidRPr="00D978F3">
              <w:rPr>
                <w:rFonts w:ascii="Times New Roman" w:hAnsi="Times New Roman" w:cs="Times New Roman"/>
              </w:rPr>
              <w:t>Kaighn’s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modification</w:t>
            </w:r>
          </w:p>
        </w:tc>
        <w:tc>
          <w:tcPr>
            <w:tcW w:w="2250" w:type="dxa"/>
            <w:shd w:val="clear" w:color="auto" w:fill="auto"/>
          </w:tcPr>
          <w:p w14:paraId="66B3A3A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Invitrogen</w:t>
            </w:r>
          </w:p>
        </w:tc>
        <w:tc>
          <w:tcPr>
            <w:tcW w:w="2088" w:type="dxa"/>
            <w:shd w:val="clear" w:color="auto" w:fill="auto"/>
          </w:tcPr>
          <w:p w14:paraId="149A328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21127-022</w:t>
            </w:r>
          </w:p>
        </w:tc>
      </w:tr>
      <w:tr w:rsidR="00BB7BF5" w:rsidRPr="00D764CC" w14:paraId="0A645D5E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5B754E7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Optimem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+</w:t>
            </w:r>
            <w:proofErr w:type="spellStart"/>
            <w:r w:rsidRPr="00D978F3">
              <w:rPr>
                <w:rFonts w:ascii="Times New Roman" w:hAnsi="Times New Roman" w:cs="Times New Roman"/>
              </w:rPr>
              <w:t>Glutamax</w:t>
            </w:r>
            <w:proofErr w:type="spellEnd"/>
          </w:p>
        </w:tc>
        <w:tc>
          <w:tcPr>
            <w:tcW w:w="2250" w:type="dxa"/>
            <w:shd w:val="clear" w:color="auto" w:fill="auto"/>
          </w:tcPr>
          <w:p w14:paraId="3E505A7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Gibco</w:t>
            </w:r>
          </w:p>
        </w:tc>
        <w:tc>
          <w:tcPr>
            <w:tcW w:w="2088" w:type="dxa"/>
            <w:shd w:val="clear" w:color="auto" w:fill="auto"/>
          </w:tcPr>
          <w:p w14:paraId="2BAC41C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51985-034</w:t>
            </w:r>
          </w:p>
        </w:tc>
      </w:tr>
      <w:tr w:rsidR="00BB7BF5" w:rsidRPr="00D764CC" w14:paraId="5883D715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475E8C1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Fetal bovine serum</w:t>
            </w:r>
          </w:p>
        </w:tc>
        <w:tc>
          <w:tcPr>
            <w:tcW w:w="2250" w:type="dxa"/>
            <w:shd w:val="clear" w:color="auto" w:fill="auto"/>
          </w:tcPr>
          <w:p w14:paraId="1131C10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Gibco</w:t>
            </w:r>
          </w:p>
        </w:tc>
        <w:tc>
          <w:tcPr>
            <w:tcW w:w="2088" w:type="dxa"/>
            <w:shd w:val="clear" w:color="auto" w:fill="auto"/>
          </w:tcPr>
          <w:p w14:paraId="3CC7D00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26140-079</w:t>
            </w:r>
          </w:p>
        </w:tc>
      </w:tr>
      <w:tr w:rsidR="00BB7BF5" w:rsidRPr="00D764CC" w14:paraId="519DD038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54DF323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Penicillin /Streptomycin</w:t>
            </w:r>
          </w:p>
        </w:tc>
        <w:tc>
          <w:tcPr>
            <w:tcW w:w="2250" w:type="dxa"/>
            <w:shd w:val="clear" w:color="auto" w:fill="auto"/>
          </w:tcPr>
          <w:p w14:paraId="1196764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Gibco</w:t>
            </w:r>
          </w:p>
        </w:tc>
        <w:tc>
          <w:tcPr>
            <w:tcW w:w="2088" w:type="dxa"/>
            <w:shd w:val="clear" w:color="auto" w:fill="auto"/>
          </w:tcPr>
          <w:p w14:paraId="54440C6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15140-122</w:t>
            </w:r>
          </w:p>
        </w:tc>
      </w:tr>
      <w:tr w:rsidR="00BB7BF5" w:rsidRPr="00D764CC" w14:paraId="0FD181E0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2E49E2A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Amphotericin B</w:t>
            </w:r>
          </w:p>
        </w:tc>
        <w:tc>
          <w:tcPr>
            <w:tcW w:w="2250" w:type="dxa"/>
            <w:shd w:val="clear" w:color="auto" w:fill="auto"/>
          </w:tcPr>
          <w:p w14:paraId="63886F7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Corning </w:t>
            </w:r>
            <w:proofErr w:type="spellStart"/>
            <w:r w:rsidRPr="00D978F3">
              <w:rPr>
                <w:rFonts w:ascii="Times New Roman" w:hAnsi="Times New Roman" w:cs="Times New Roman"/>
              </w:rPr>
              <w:t>cellgro</w:t>
            </w:r>
            <w:proofErr w:type="spellEnd"/>
          </w:p>
        </w:tc>
        <w:tc>
          <w:tcPr>
            <w:tcW w:w="2088" w:type="dxa"/>
            <w:shd w:val="clear" w:color="auto" w:fill="auto"/>
          </w:tcPr>
          <w:p w14:paraId="04280EE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30-003-CF</w:t>
            </w:r>
          </w:p>
        </w:tc>
      </w:tr>
      <w:tr w:rsidR="00BB7BF5" w:rsidRPr="00D764CC" w14:paraId="16D8E024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737037C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Nonessential amino acids</w:t>
            </w:r>
          </w:p>
        </w:tc>
        <w:tc>
          <w:tcPr>
            <w:tcW w:w="2250" w:type="dxa"/>
            <w:shd w:val="clear" w:color="auto" w:fill="auto"/>
          </w:tcPr>
          <w:p w14:paraId="3319B3F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Corning </w:t>
            </w:r>
            <w:proofErr w:type="spellStart"/>
            <w:r w:rsidRPr="00D978F3">
              <w:rPr>
                <w:rFonts w:ascii="Times New Roman" w:hAnsi="Times New Roman" w:cs="Times New Roman"/>
              </w:rPr>
              <w:t>cellgro</w:t>
            </w:r>
            <w:proofErr w:type="spellEnd"/>
          </w:p>
        </w:tc>
        <w:tc>
          <w:tcPr>
            <w:tcW w:w="2088" w:type="dxa"/>
            <w:shd w:val="clear" w:color="auto" w:fill="auto"/>
          </w:tcPr>
          <w:p w14:paraId="7C1A451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25-025-CI</w:t>
            </w:r>
          </w:p>
        </w:tc>
      </w:tr>
      <w:tr w:rsidR="00BB7BF5" w:rsidRPr="00D764CC" w14:paraId="7B850811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191B90D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Puromycin</w:t>
            </w:r>
          </w:p>
        </w:tc>
        <w:tc>
          <w:tcPr>
            <w:tcW w:w="2250" w:type="dxa"/>
            <w:shd w:val="clear" w:color="auto" w:fill="auto"/>
          </w:tcPr>
          <w:p w14:paraId="5190075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Invitrogen</w:t>
            </w:r>
          </w:p>
        </w:tc>
        <w:tc>
          <w:tcPr>
            <w:tcW w:w="2088" w:type="dxa"/>
            <w:shd w:val="clear" w:color="auto" w:fill="auto"/>
          </w:tcPr>
          <w:p w14:paraId="1D770EF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A11138-03</w:t>
            </w:r>
          </w:p>
        </w:tc>
      </w:tr>
      <w:tr w:rsidR="00BB7BF5" w:rsidRPr="00D764CC" w14:paraId="56822808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3993702F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BstZ171</w:t>
            </w:r>
          </w:p>
        </w:tc>
        <w:tc>
          <w:tcPr>
            <w:tcW w:w="2250" w:type="dxa"/>
            <w:shd w:val="clear" w:color="auto" w:fill="auto"/>
          </w:tcPr>
          <w:p w14:paraId="6843863A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ew England </w:t>
            </w:r>
            <w:proofErr w:type="spellStart"/>
            <w:r>
              <w:rPr>
                <w:rFonts w:ascii="Times New Roman" w:hAnsi="Times New Roman" w:cs="Times New Roman"/>
              </w:rPr>
              <w:t>BioLabs</w:t>
            </w:r>
            <w:proofErr w:type="spellEnd"/>
            <w:r>
              <w:rPr>
                <w:rFonts w:ascii="Times New Roman" w:hAnsi="Times New Roman" w:cs="Times New Roman"/>
              </w:rPr>
              <w:t xml:space="preserve"> Inc.</w:t>
            </w:r>
          </w:p>
        </w:tc>
        <w:tc>
          <w:tcPr>
            <w:tcW w:w="2088" w:type="dxa"/>
            <w:shd w:val="clear" w:color="auto" w:fill="auto"/>
          </w:tcPr>
          <w:p w14:paraId="01814008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3594</w:t>
            </w:r>
          </w:p>
        </w:tc>
      </w:tr>
      <w:tr w:rsidR="00BB7BF5" w:rsidRPr="00D764CC" w14:paraId="452EDE18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5A468C6E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NaeI</w:t>
            </w:r>
            <w:proofErr w:type="spellEnd"/>
          </w:p>
        </w:tc>
        <w:tc>
          <w:tcPr>
            <w:tcW w:w="2250" w:type="dxa"/>
            <w:shd w:val="clear" w:color="auto" w:fill="auto"/>
          </w:tcPr>
          <w:p w14:paraId="5F862EE0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ew England </w:t>
            </w:r>
            <w:proofErr w:type="spellStart"/>
            <w:r>
              <w:rPr>
                <w:rFonts w:ascii="Times New Roman" w:hAnsi="Times New Roman" w:cs="Times New Roman"/>
              </w:rPr>
              <w:t>BioLabs</w:t>
            </w:r>
            <w:proofErr w:type="spellEnd"/>
            <w:r>
              <w:rPr>
                <w:rFonts w:ascii="Times New Roman" w:hAnsi="Times New Roman" w:cs="Times New Roman"/>
              </w:rPr>
              <w:t xml:space="preserve"> Inc.</w:t>
            </w:r>
          </w:p>
        </w:tc>
        <w:tc>
          <w:tcPr>
            <w:tcW w:w="2088" w:type="dxa"/>
            <w:shd w:val="clear" w:color="auto" w:fill="auto"/>
          </w:tcPr>
          <w:p w14:paraId="39C13C30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0190L</w:t>
            </w:r>
          </w:p>
        </w:tc>
      </w:tr>
      <w:tr w:rsidR="00BB7BF5" w:rsidRPr="00D764CC" w14:paraId="03BC2F52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320B24B3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HindIII</w:t>
            </w:r>
            <w:proofErr w:type="spellEnd"/>
          </w:p>
        </w:tc>
        <w:tc>
          <w:tcPr>
            <w:tcW w:w="2250" w:type="dxa"/>
            <w:shd w:val="clear" w:color="auto" w:fill="auto"/>
          </w:tcPr>
          <w:p w14:paraId="708BA2AB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ew England </w:t>
            </w:r>
            <w:proofErr w:type="spellStart"/>
            <w:r>
              <w:rPr>
                <w:rFonts w:ascii="Times New Roman" w:hAnsi="Times New Roman" w:cs="Times New Roman"/>
              </w:rPr>
              <w:t>BioLabs</w:t>
            </w:r>
            <w:proofErr w:type="spellEnd"/>
            <w:r>
              <w:rPr>
                <w:rFonts w:ascii="Times New Roman" w:hAnsi="Times New Roman" w:cs="Times New Roman"/>
              </w:rPr>
              <w:t xml:space="preserve"> Inc.</w:t>
            </w:r>
          </w:p>
        </w:tc>
        <w:tc>
          <w:tcPr>
            <w:tcW w:w="2088" w:type="dxa"/>
            <w:shd w:val="clear" w:color="auto" w:fill="auto"/>
          </w:tcPr>
          <w:p w14:paraId="37EC6A70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0104L</w:t>
            </w:r>
          </w:p>
        </w:tc>
      </w:tr>
      <w:tr w:rsidR="00BB7BF5" w:rsidRPr="00D764CC" w14:paraId="1679970D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65700E17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geI</w:t>
            </w:r>
            <w:proofErr w:type="spellEnd"/>
          </w:p>
        </w:tc>
        <w:tc>
          <w:tcPr>
            <w:tcW w:w="2250" w:type="dxa"/>
            <w:shd w:val="clear" w:color="auto" w:fill="auto"/>
          </w:tcPr>
          <w:p w14:paraId="16D97621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ew England </w:t>
            </w:r>
            <w:proofErr w:type="spellStart"/>
            <w:r>
              <w:rPr>
                <w:rFonts w:ascii="Times New Roman" w:hAnsi="Times New Roman" w:cs="Times New Roman"/>
              </w:rPr>
              <w:t>BioLabs</w:t>
            </w:r>
            <w:proofErr w:type="spellEnd"/>
            <w:r>
              <w:rPr>
                <w:rFonts w:ascii="Times New Roman" w:hAnsi="Times New Roman" w:cs="Times New Roman"/>
              </w:rPr>
              <w:t xml:space="preserve"> Inc.</w:t>
            </w:r>
          </w:p>
        </w:tc>
        <w:tc>
          <w:tcPr>
            <w:tcW w:w="2088" w:type="dxa"/>
            <w:shd w:val="clear" w:color="auto" w:fill="auto"/>
          </w:tcPr>
          <w:p w14:paraId="2F958770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0552L</w:t>
            </w:r>
          </w:p>
        </w:tc>
      </w:tr>
      <w:tr w:rsidR="00BB7BF5" w:rsidRPr="00D764CC" w14:paraId="465FE837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51A48C83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peI</w:t>
            </w:r>
            <w:proofErr w:type="spellEnd"/>
          </w:p>
        </w:tc>
        <w:tc>
          <w:tcPr>
            <w:tcW w:w="2250" w:type="dxa"/>
            <w:shd w:val="clear" w:color="auto" w:fill="auto"/>
          </w:tcPr>
          <w:p w14:paraId="30AF5FAC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ew England </w:t>
            </w:r>
            <w:proofErr w:type="spellStart"/>
            <w:r>
              <w:rPr>
                <w:rFonts w:ascii="Times New Roman" w:hAnsi="Times New Roman" w:cs="Times New Roman"/>
              </w:rPr>
              <w:t>BioLabs</w:t>
            </w:r>
            <w:proofErr w:type="spellEnd"/>
            <w:r>
              <w:rPr>
                <w:rFonts w:ascii="Times New Roman" w:hAnsi="Times New Roman" w:cs="Times New Roman"/>
              </w:rPr>
              <w:t xml:space="preserve"> Inc.</w:t>
            </w:r>
          </w:p>
        </w:tc>
        <w:tc>
          <w:tcPr>
            <w:tcW w:w="2088" w:type="dxa"/>
            <w:shd w:val="clear" w:color="auto" w:fill="auto"/>
          </w:tcPr>
          <w:p w14:paraId="52F61A68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0133L</w:t>
            </w:r>
          </w:p>
        </w:tc>
      </w:tr>
      <w:tr w:rsidR="00BB7BF5" w:rsidRPr="00D764CC" w14:paraId="5B0C82FA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685C570D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NotI</w:t>
            </w:r>
            <w:proofErr w:type="spellEnd"/>
          </w:p>
        </w:tc>
        <w:tc>
          <w:tcPr>
            <w:tcW w:w="2250" w:type="dxa"/>
            <w:shd w:val="clear" w:color="auto" w:fill="auto"/>
          </w:tcPr>
          <w:p w14:paraId="39847C18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ew England </w:t>
            </w:r>
            <w:proofErr w:type="spellStart"/>
            <w:r>
              <w:rPr>
                <w:rFonts w:ascii="Times New Roman" w:hAnsi="Times New Roman" w:cs="Times New Roman"/>
              </w:rPr>
              <w:t>BioLabs</w:t>
            </w:r>
            <w:proofErr w:type="spellEnd"/>
            <w:r>
              <w:rPr>
                <w:rFonts w:ascii="Times New Roman" w:hAnsi="Times New Roman" w:cs="Times New Roman"/>
              </w:rPr>
              <w:t xml:space="preserve"> Inc.</w:t>
            </w:r>
          </w:p>
        </w:tc>
        <w:tc>
          <w:tcPr>
            <w:tcW w:w="2088" w:type="dxa"/>
            <w:shd w:val="clear" w:color="auto" w:fill="auto"/>
          </w:tcPr>
          <w:p w14:paraId="2A996D8D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0189L</w:t>
            </w:r>
          </w:p>
        </w:tc>
      </w:tr>
      <w:tr w:rsidR="00BB7BF5" w:rsidRPr="00D764CC" w14:paraId="27EBCFA2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0A0998F9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pnI</w:t>
            </w:r>
            <w:proofErr w:type="spellEnd"/>
          </w:p>
        </w:tc>
        <w:tc>
          <w:tcPr>
            <w:tcW w:w="2250" w:type="dxa"/>
            <w:shd w:val="clear" w:color="auto" w:fill="auto"/>
          </w:tcPr>
          <w:p w14:paraId="2D3E4E5E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ew England </w:t>
            </w:r>
            <w:proofErr w:type="spellStart"/>
            <w:r>
              <w:rPr>
                <w:rFonts w:ascii="Times New Roman" w:hAnsi="Times New Roman" w:cs="Times New Roman"/>
              </w:rPr>
              <w:t>BioLabs</w:t>
            </w:r>
            <w:proofErr w:type="spellEnd"/>
            <w:r>
              <w:rPr>
                <w:rFonts w:ascii="Times New Roman" w:hAnsi="Times New Roman" w:cs="Times New Roman"/>
              </w:rPr>
              <w:t xml:space="preserve"> Inc.</w:t>
            </w:r>
          </w:p>
        </w:tc>
        <w:tc>
          <w:tcPr>
            <w:tcW w:w="2088" w:type="dxa"/>
            <w:shd w:val="clear" w:color="auto" w:fill="auto"/>
          </w:tcPr>
          <w:p w14:paraId="4A5131AE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0142L</w:t>
            </w:r>
          </w:p>
        </w:tc>
      </w:tr>
      <w:tr w:rsidR="00BB7BF5" w:rsidRPr="00D764CC" w14:paraId="04B4B896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1C893127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XmaI</w:t>
            </w:r>
            <w:proofErr w:type="spellEnd"/>
          </w:p>
        </w:tc>
        <w:tc>
          <w:tcPr>
            <w:tcW w:w="2250" w:type="dxa"/>
            <w:shd w:val="clear" w:color="auto" w:fill="auto"/>
          </w:tcPr>
          <w:p w14:paraId="562F5A97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ew England </w:t>
            </w:r>
            <w:proofErr w:type="spellStart"/>
            <w:r>
              <w:rPr>
                <w:rFonts w:ascii="Times New Roman" w:hAnsi="Times New Roman" w:cs="Times New Roman"/>
              </w:rPr>
              <w:t>BioLabs</w:t>
            </w:r>
            <w:proofErr w:type="spellEnd"/>
            <w:r>
              <w:rPr>
                <w:rFonts w:ascii="Times New Roman" w:hAnsi="Times New Roman" w:cs="Times New Roman"/>
              </w:rPr>
              <w:t xml:space="preserve"> Inc.</w:t>
            </w:r>
          </w:p>
        </w:tc>
        <w:tc>
          <w:tcPr>
            <w:tcW w:w="2088" w:type="dxa"/>
            <w:shd w:val="clear" w:color="auto" w:fill="auto"/>
          </w:tcPr>
          <w:p w14:paraId="71B34040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0180L</w:t>
            </w:r>
          </w:p>
        </w:tc>
      </w:tr>
      <w:tr w:rsidR="00BB7BF5" w:rsidRPr="00D764CC" w14:paraId="1B999494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241A042C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NdeI</w:t>
            </w:r>
            <w:proofErr w:type="spellEnd"/>
          </w:p>
        </w:tc>
        <w:tc>
          <w:tcPr>
            <w:tcW w:w="2250" w:type="dxa"/>
            <w:shd w:val="clear" w:color="auto" w:fill="auto"/>
          </w:tcPr>
          <w:p w14:paraId="151ECFDF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ew England </w:t>
            </w:r>
            <w:proofErr w:type="spellStart"/>
            <w:r>
              <w:rPr>
                <w:rFonts w:ascii="Times New Roman" w:hAnsi="Times New Roman" w:cs="Times New Roman"/>
              </w:rPr>
              <w:t>BioLabs</w:t>
            </w:r>
            <w:proofErr w:type="spellEnd"/>
            <w:r>
              <w:rPr>
                <w:rFonts w:ascii="Times New Roman" w:hAnsi="Times New Roman" w:cs="Times New Roman"/>
              </w:rPr>
              <w:t xml:space="preserve"> Inc.</w:t>
            </w:r>
          </w:p>
        </w:tc>
        <w:tc>
          <w:tcPr>
            <w:tcW w:w="2088" w:type="dxa"/>
            <w:shd w:val="clear" w:color="auto" w:fill="auto"/>
          </w:tcPr>
          <w:p w14:paraId="5A196737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0111L</w:t>
            </w:r>
          </w:p>
        </w:tc>
      </w:tr>
      <w:tr w:rsidR="00BB7BF5" w:rsidRPr="00D764CC" w14:paraId="0277BC57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6DE5C54F" w14:textId="516B01FE" w:rsidR="00BB7BF5" w:rsidRPr="00982178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ccuPrime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401EE3">
              <w:rPr>
                <w:rFonts w:ascii="Times New Roman" w:hAnsi="Times New Roman" w:cs="Times New Roman"/>
                <w:i/>
              </w:rPr>
              <w:t>Pfx</w:t>
            </w:r>
            <w:proofErr w:type="spellEnd"/>
            <w:r>
              <w:rPr>
                <w:rFonts w:ascii="Times New Roman" w:hAnsi="Times New Roman" w:cs="Times New Roman"/>
              </w:rPr>
              <w:t xml:space="preserve"> DNA Polymerase</w:t>
            </w:r>
          </w:p>
        </w:tc>
        <w:tc>
          <w:tcPr>
            <w:tcW w:w="2250" w:type="dxa"/>
            <w:shd w:val="clear" w:color="auto" w:fill="auto"/>
          </w:tcPr>
          <w:p w14:paraId="22CF55D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itrogen</w:t>
            </w:r>
          </w:p>
        </w:tc>
        <w:tc>
          <w:tcPr>
            <w:tcW w:w="2088" w:type="dxa"/>
            <w:shd w:val="clear" w:color="auto" w:fill="auto"/>
          </w:tcPr>
          <w:p w14:paraId="071D19E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982178">
              <w:rPr>
                <w:rFonts w:ascii="Times New Roman" w:hAnsi="Times New Roman" w:cs="Times New Roman"/>
              </w:rPr>
              <w:t>12344024</w:t>
            </w:r>
          </w:p>
        </w:tc>
      </w:tr>
      <w:tr w:rsidR="00BB7BF5" w:rsidRPr="00D764CC" w14:paraId="5B38F6B0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46810E07" w14:textId="1138416C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OD Extreme Hot Start DNA Polymerase</w:t>
            </w:r>
          </w:p>
        </w:tc>
        <w:tc>
          <w:tcPr>
            <w:tcW w:w="2250" w:type="dxa"/>
            <w:shd w:val="clear" w:color="auto" w:fill="auto"/>
          </w:tcPr>
          <w:p w14:paraId="6003F3C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MD Millipore</w:t>
            </w:r>
          </w:p>
        </w:tc>
        <w:tc>
          <w:tcPr>
            <w:tcW w:w="2088" w:type="dxa"/>
            <w:shd w:val="clear" w:color="auto" w:fill="auto"/>
          </w:tcPr>
          <w:p w14:paraId="12AB932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982178">
              <w:rPr>
                <w:rFonts w:ascii="Times New Roman" w:hAnsi="Times New Roman" w:cs="Times New Roman"/>
              </w:rPr>
              <w:t>71975-3</w:t>
            </w:r>
          </w:p>
        </w:tc>
      </w:tr>
      <w:tr w:rsidR="00BB7BF5" w:rsidRPr="00D764CC" w14:paraId="08803856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335CAEA1" w14:textId="36327F09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Lipofectamine 2000</w:t>
            </w:r>
          </w:p>
        </w:tc>
        <w:tc>
          <w:tcPr>
            <w:tcW w:w="2250" w:type="dxa"/>
            <w:shd w:val="clear" w:color="auto" w:fill="auto"/>
          </w:tcPr>
          <w:p w14:paraId="05A4378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Invitrogen</w:t>
            </w:r>
          </w:p>
        </w:tc>
        <w:tc>
          <w:tcPr>
            <w:tcW w:w="2088" w:type="dxa"/>
            <w:shd w:val="clear" w:color="auto" w:fill="auto"/>
          </w:tcPr>
          <w:p w14:paraId="07F2CBC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11668-019</w:t>
            </w:r>
          </w:p>
        </w:tc>
      </w:tr>
      <w:tr w:rsidR="00BB7BF5" w:rsidRPr="00D764CC" w14:paraId="538C0F47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39FDE0B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Ampicillin</w:t>
            </w:r>
          </w:p>
        </w:tc>
        <w:tc>
          <w:tcPr>
            <w:tcW w:w="2250" w:type="dxa"/>
            <w:shd w:val="clear" w:color="auto" w:fill="auto"/>
          </w:tcPr>
          <w:p w14:paraId="5BA252B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shd w:val="clear" w:color="auto" w:fill="auto"/>
          </w:tcPr>
          <w:p w14:paraId="7D4B79C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A9518-100G</w:t>
            </w:r>
          </w:p>
        </w:tc>
      </w:tr>
      <w:tr w:rsidR="00BB7BF5" w:rsidRPr="00D764CC" w14:paraId="7B488A14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3F32E8F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Kanamycin</w:t>
            </w:r>
          </w:p>
        </w:tc>
        <w:tc>
          <w:tcPr>
            <w:tcW w:w="2250" w:type="dxa"/>
            <w:shd w:val="clear" w:color="auto" w:fill="auto"/>
          </w:tcPr>
          <w:p w14:paraId="1F2115B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shd w:val="clear" w:color="auto" w:fill="auto"/>
          </w:tcPr>
          <w:p w14:paraId="534AE53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K4378</w:t>
            </w:r>
          </w:p>
        </w:tc>
      </w:tr>
      <w:tr w:rsidR="00BB7BF5" w:rsidRPr="00D764CC" w14:paraId="0A676C6F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28E6215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LB (Miller’s) Agar</w:t>
            </w:r>
          </w:p>
        </w:tc>
        <w:tc>
          <w:tcPr>
            <w:tcW w:w="2250" w:type="dxa"/>
            <w:shd w:val="clear" w:color="auto" w:fill="auto"/>
          </w:tcPr>
          <w:p w14:paraId="1F990A9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Growcells</w:t>
            </w:r>
            <w:proofErr w:type="spellEnd"/>
          </w:p>
        </w:tc>
        <w:tc>
          <w:tcPr>
            <w:tcW w:w="2088" w:type="dxa"/>
            <w:shd w:val="clear" w:color="auto" w:fill="auto"/>
          </w:tcPr>
          <w:p w14:paraId="4D38782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MBPE-3060</w:t>
            </w:r>
          </w:p>
        </w:tc>
      </w:tr>
      <w:tr w:rsidR="00BB7BF5" w:rsidRPr="00D764CC" w14:paraId="121A5A90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3CB78B2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LB (Miller’s) Broth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686162A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Growcells</w:t>
            </w:r>
            <w:proofErr w:type="spellEnd"/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7B128F8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MBPE-1050</w:t>
            </w:r>
          </w:p>
        </w:tc>
      </w:tr>
      <w:tr w:rsidR="00BB7BF5" w:rsidRPr="00D764CC" w14:paraId="21569845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1810F24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PBS</w:t>
            </w:r>
            <w:r>
              <w:rPr>
                <w:rFonts w:ascii="Times New Roman" w:hAnsi="Times New Roman" w:cs="Times New Roman"/>
              </w:rPr>
              <w:t xml:space="preserve"> (Phosphate buffered saline)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5D2C18F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Corning </w:t>
            </w:r>
            <w:proofErr w:type="spellStart"/>
            <w:r>
              <w:rPr>
                <w:rFonts w:ascii="Times New Roman" w:hAnsi="Times New Roman" w:cs="Times New Roman"/>
              </w:rPr>
              <w:t>cellgro</w:t>
            </w:r>
            <w:proofErr w:type="spellEnd"/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7FC7716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-040-CV</w:t>
            </w:r>
          </w:p>
        </w:tc>
      </w:tr>
      <w:tr w:rsidR="00BB7BF5" w:rsidRPr="00D764CC" w14:paraId="7D4A74AA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121C61B7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PBS (Dulbecco’s phosphate buffered saline)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65DD6A5E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Corning </w:t>
            </w:r>
            <w:proofErr w:type="spellStart"/>
            <w:r>
              <w:rPr>
                <w:rFonts w:ascii="Times New Roman" w:hAnsi="Times New Roman" w:cs="Times New Roman"/>
              </w:rPr>
              <w:t>cellgro</w:t>
            </w:r>
            <w:proofErr w:type="spellEnd"/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7A467D86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-030-CV</w:t>
            </w:r>
          </w:p>
        </w:tc>
      </w:tr>
      <w:tr w:rsidR="00BB7BF5" w:rsidRPr="00D764CC" w14:paraId="7F09F1B5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2C6A88A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ris Bas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0E0A5CD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3E9897F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P152-5</w:t>
            </w:r>
          </w:p>
        </w:tc>
      </w:tr>
      <w:tr w:rsidR="00BB7BF5" w:rsidRPr="00D764CC" w14:paraId="7C1EF693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3B8AA1F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odium chlorid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507377B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78C36C4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271-10</w:t>
            </w:r>
          </w:p>
        </w:tc>
      </w:tr>
      <w:tr w:rsidR="00BB7BF5" w:rsidRPr="00D764CC" w14:paraId="16C266E7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AE66A8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Potassium chlorid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0492748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18CEF3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P366-500</w:t>
            </w:r>
          </w:p>
        </w:tc>
      </w:tr>
      <w:tr w:rsidR="00BB7BF5" w:rsidRPr="00D764CC" w14:paraId="2D0A9B5B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3AF275C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Magnesium chlorid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029DFC3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1E0EDA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M33-500</w:t>
            </w:r>
          </w:p>
        </w:tc>
      </w:tr>
      <w:tr w:rsidR="00BB7BF5" w:rsidRPr="00D764CC" w14:paraId="6ED7B23E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AF6C18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odium deoxycholat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76C2C1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ICN Biomedical Inc.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4BE36CF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804312</w:t>
            </w:r>
          </w:p>
        </w:tc>
      </w:tr>
      <w:tr w:rsidR="00BB7BF5" w:rsidRPr="00D764CC" w14:paraId="762934F0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63DDDA0D" w14:textId="4A405BF4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IGEPAL CA-630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5103035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7BA4A3B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I3021-100ML</w:t>
            </w:r>
          </w:p>
        </w:tc>
      </w:tr>
      <w:tr w:rsidR="00BB7BF5" w:rsidRPr="00D764CC" w14:paraId="3B85A84A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25E0C17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riton X-100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A6AC9D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DCD641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-9284</w:t>
            </w:r>
          </w:p>
        </w:tc>
      </w:tr>
      <w:tr w:rsidR="00BB7BF5" w:rsidRPr="00D764CC" w14:paraId="16FB115F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1195E1D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obacco etch virus proteas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E06EA5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In house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A58427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22D1A60A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38D6353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ris buffered saline (TBS; pH7.4)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0CC35DD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Scy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Tek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3DF2B33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BS500</w:t>
            </w:r>
          </w:p>
        </w:tc>
      </w:tr>
      <w:tr w:rsidR="00BB7BF5" w:rsidRPr="00D764CC" w14:paraId="4EB9CF53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5FDB806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Amphipol 8-35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02DB020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Anatrace</w:t>
            </w:r>
            <w:proofErr w:type="spellEnd"/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6E8DED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A835</w:t>
            </w:r>
          </w:p>
        </w:tc>
      </w:tr>
      <w:tr w:rsidR="00BB7BF5" w:rsidRPr="00D764CC" w14:paraId="4EC082A5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9537F3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Lauroylsarcosine</w:t>
            </w:r>
            <w:proofErr w:type="spellEnd"/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23452A1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F6B9F0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L9150</w:t>
            </w:r>
          </w:p>
        </w:tc>
      </w:tr>
      <w:tr w:rsidR="00BB7BF5" w:rsidRPr="00D764CC" w14:paraId="1A321403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A60C922" w14:textId="221477C2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io-Beads SM-2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7E110B5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io-Rad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EED21A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152-3920</w:t>
            </w:r>
          </w:p>
        </w:tc>
      </w:tr>
      <w:tr w:rsidR="00BB7BF5" w:rsidRPr="00D764CC" w14:paraId="1B830D27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E367E0D" w14:textId="77777777" w:rsidR="00BB7BF5" w:rsidRPr="00401EE3" w:rsidRDefault="00BB7BF5" w:rsidP="002B3EDD">
            <w:pPr>
              <w:rPr>
                <w:rFonts w:ascii="Times New Roman" w:hAnsi="Times New Roman" w:cs="Times New Roman"/>
                <w:highlight w:val="yellow"/>
              </w:rPr>
            </w:pPr>
            <w:proofErr w:type="spellStart"/>
            <w:r w:rsidRPr="00346A5F">
              <w:rPr>
                <w:rFonts w:ascii="Times New Roman" w:hAnsi="Times New Roman" w:cs="Times New Roman"/>
              </w:rPr>
              <w:t>Phosphotungstic</w:t>
            </w:r>
            <w:proofErr w:type="spellEnd"/>
            <w:r w:rsidRPr="00346A5F">
              <w:rPr>
                <w:rFonts w:ascii="Times New Roman" w:hAnsi="Times New Roman" w:cs="Times New Roman"/>
              </w:rPr>
              <w:t xml:space="preserve"> acid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5B8E6CB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ed Pell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1EDD14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346A5F">
              <w:rPr>
                <w:rFonts w:ascii="Times New Roman" w:hAnsi="Times New Roman" w:cs="Times New Roman"/>
              </w:rPr>
              <w:t>19402</w:t>
            </w:r>
          </w:p>
        </w:tc>
      </w:tr>
      <w:tr w:rsidR="00BB7BF5" w:rsidRPr="00D764CC" w14:paraId="4B2646BE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D9C6205" w14:textId="77777777" w:rsidR="00BB7BF5" w:rsidRPr="00401EE3" w:rsidRDefault="00BB7BF5" w:rsidP="002B3EDD">
            <w:pPr>
              <w:rPr>
                <w:rFonts w:ascii="Times New Roman" w:hAnsi="Times New Roman" w:cs="Times New Roman"/>
                <w:highlight w:val="yellow"/>
              </w:rPr>
            </w:pPr>
            <w:r w:rsidRPr="00346A5F">
              <w:rPr>
                <w:rFonts w:ascii="Times New Roman" w:hAnsi="Times New Roman" w:cs="Times New Roman"/>
              </w:rPr>
              <w:t>EDTA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436923E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3393E0D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9884</w:t>
            </w:r>
          </w:p>
        </w:tc>
      </w:tr>
      <w:tr w:rsidR="00BB7BF5" w:rsidRPr="00D764CC" w14:paraId="7A53F336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1674B34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cros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160F675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7FD452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7903-1KG</w:t>
            </w:r>
          </w:p>
        </w:tc>
      </w:tr>
      <w:tr w:rsidR="00BB7BF5" w:rsidRPr="00D764CC" w14:paraId="56FFCEB3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1A66857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L(</w:t>
            </w:r>
            <w:proofErr w:type="gramEnd"/>
            <w:r>
              <w:rPr>
                <w:rFonts w:ascii="Times New Roman" w:hAnsi="Times New Roman" w:cs="Times New Roman"/>
              </w:rPr>
              <w:t>+)-glutamic acid monosodium salt monohydrat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67FD7FAF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318519E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 w:rsidRPr="000070AC">
              <w:rPr>
                <w:rFonts w:ascii="Times New Roman" w:hAnsi="Times New Roman" w:cs="Times New Roman"/>
              </w:rPr>
              <w:t>G1626-100G</w:t>
            </w:r>
          </w:p>
        </w:tc>
      </w:tr>
      <w:tr w:rsidR="00BB7BF5" w:rsidRPr="00D764CC" w14:paraId="465AC011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2EA97AA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Paraformaldehyde (4%) in PBS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6D2358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oston Bioproducts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395D2B8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K06J101</w:t>
            </w:r>
          </w:p>
        </w:tc>
      </w:tr>
      <w:tr w:rsidR="00BB7BF5" w:rsidRPr="00D764CC" w14:paraId="53608D7E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22871B9A" w14:textId="06431855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BD </w:t>
            </w:r>
            <w:proofErr w:type="spellStart"/>
            <w:r w:rsidRPr="00D978F3">
              <w:rPr>
                <w:rFonts w:ascii="Times New Roman" w:hAnsi="Times New Roman" w:cs="Times New Roman"/>
              </w:rPr>
              <w:t>Cytofix</w:t>
            </w:r>
            <w:proofErr w:type="spellEnd"/>
            <w:r w:rsidRPr="00D978F3">
              <w:rPr>
                <w:rFonts w:ascii="Times New Roman" w:hAnsi="Times New Roman" w:cs="Times New Roman"/>
              </w:rPr>
              <w:t>/</w:t>
            </w:r>
            <w:proofErr w:type="spellStart"/>
            <w:r w:rsidRPr="00D978F3">
              <w:rPr>
                <w:rFonts w:ascii="Times New Roman" w:hAnsi="Times New Roman" w:cs="Times New Roman"/>
              </w:rPr>
              <w:t>Cytoperm</w:t>
            </w:r>
            <w:proofErr w:type="spellEnd"/>
            <w:r w:rsidR="00041DAD">
              <w:rPr>
                <w:rFonts w:ascii="Times New Roman" w:hAnsi="Times New Roman" w:cs="Times New Roman"/>
              </w:rPr>
              <w:t xml:space="preserve"> </w:t>
            </w:r>
            <w:r w:rsidRPr="00D978F3">
              <w:rPr>
                <w:rFonts w:ascii="Times New Roman" w:hAnsi="Times New Roman" w:cs="Times New Roman"/>
              </w:rPr>
              <w:t>Plus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43AAB1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D Biosciences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49C2DB3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555028</w:t>
            </w:r>
          </w:p>
        </w:tc>
      </w:tr>
      <w:tr w:rsidR="00BB7BF5" w:rsidRPr="00D764CC" w14:paraId="483EA36C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3A2103A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lastRenderedPageBreak/>
              <w:t>Hoech</w:t>
            </w:r>
            <w:r>
              <w:rPr>
                <w:rFonts w:ascii="Times New Roman" w:hAnsi="Times New Roman" w:cs="Times New Roman"/>
              </w:rPr>
              <w:t>s</w:t>
            </w:r>
            <w:r w:rsidRPr="00D978F3">
              <w:rPr>
                <w:rFonts w:ascii="Times New Roman" w:hAnsi="Times New Roman" w:cs="Times New Roman"/>
              </w:rPr>
              <w:t>t 33342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1F96C2B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ThermoFisher</w:t>
            </w:r>
            <w:proofErr w:type="spellEnd"/>
            <w:r>
              <w:rPr>
                <w:rFonts w:ascii="Times New Roman" w:hAnsi="Times New Roman" w:cs="Times New Roman"/>
              </w:rPr>
              <w:t xml:space="preserve">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75B8A92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-3570</w:t>
            </w:r>
          </w:p>
        </w:tc>
      </w:tr>
      <w:tr w:rsidR="00BB7BF5" w:rsidRPr="00D764CC" w14:paraId="303BC708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2610471E" w14:textId="570939F6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Native PAGE Sample Buffer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59851E6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Novex</w:t>
            </w:r>
            <w:proofErr w:type="spellEnd"/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2ECC48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N20032</w:t>
            </w:r>
          </w:p>
        </w:tc>
      </w:tr>
      <w:tr w:rsidR="00BB7BF5" w:rsidRPr="00D764CC" w14:paraId="214CD933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04F57E6" w14:textId="18017E5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Native PAGE running buffer 20X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7EEBCBC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Novex</w:t>
            </w:r>
            <w:proofErr w:type="spellEnd"/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36F6489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N2001</w:t>
            </w:r>
          </w:p>
        </w:tc>
      </w:tr>
      <w:tr w:rsidR="00BB7BF5" w:rsidRPr="00D764CC" w14:paraId="68680922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1C354069" w14:textId="0C589FA2" w:rsidR="00BB7BF5" w:rsidRPr="00D978F3" w:rsidRDefault="00BB7BF5" w:rsidP="002B3EDD">
            <w:pPr>
              <w:rPr>
                <w:rFonts w:ascii="Times New Roman" w:hAnsi="Times New Roman" w:cs="Times New Roman"/>
                <w:b/>
              </w:rPr>
            </w:pPr>
            <w:r w:rsidRPr="00D978F3">
              <w:rPr>
                <w:rFonts w:ascii="Times New Roman" w:hAnsi="Times New Roman" w:cs="Times New Roman"/>
              </w:rPr>
              <w:t>Native PAGE 20X cathode buffer additiv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41F4CF8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Novex</w:t>
            </w:r>
            <w:proofErr w:type="spellEnd"/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7CAC15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N2002</w:t>
            </w:r>
          </w:p>
        </w:tc>
      </w:tr>
      <w:tr w:rsidR="00BB7BF5" w:rsidRPr="00D764CC" w14:paraId="2D8F0072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7A335815" w14:textId="3EF0BD0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Native PAGE 3-12% Bis Tris Gel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1EC70BB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Novex</w:t>
            </w:r>
            <w:proofErr w:type="spellEnd"/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5518A56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N2011BX10</w:t>
            </w:r>
          </w:p>
        </w:tc>
      </w:tr>
      <w:tr w:rsidR="00BB7BF5" w:rsidRPr="00D764CC" w14:paraId="1FF39F94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6210D19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Laemmli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Sample Buffer 2X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A45158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io-Rad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756973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161-0737</w:t>
            </w:r>
          </w:p>
        </w:tc>
      </w:tr>
      <w:tr w:rsidR="00BB7BF5" w:rsidRPr="00D764CC" w14:paraId="0C695F31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603DA3A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2-mercaptoethanol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7BBB13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368AF86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M7522-100ML</w:t>
            </w:r>
          </w:p>
        </w:tc>
      </w:tr>
      <w:tr w:rsidR="00BB7BF5" w:rsidRPr="00D764CC" w14:paraId="7930611B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1759C5D" w14:textId="29329044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Mini Protean TGX Gels 4-20%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57FC732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io-Rad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ADA711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456-1094</w:t>
            </w:r>
          </w:p>
        </w:tc>
      </w:tr>
      <w:tr w:rsidR="00BB7BF5" w:rsidRPr="00D764CC" w14:paraId="0FC629AB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500A3108" w14:textId="13D54D6F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NativeMark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Protein Std.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207F33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Invitrogen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760A9A1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57030</w:t>
            </w:r>
          </w:p>
        </w:tc>
      </w:tr>
      <w:tr w:rsidR="00BB7BF5" w:rsidRPr="00D764CC" w14:paraId="3E9900B1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0393959" w14:textId="79084ECC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Novex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Sharp Pre-Stained Protein Standards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6E59D5F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Invitrogen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77214E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57318</w:t>
            </w:r>
          </w:p>
        </w:tc>
      </w:tr>
      <w:tr w:rsidR="00BB7BF5" w:rsidRPr="00D764CC" w14:paraId="09D6A18F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EBC5C2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Dimethyl </w:t>
            </w:r>
            <w:proofErr w:type="spellStart"/>
            <w:r w:rsidRPr="00D978F3">
              <w:rPr>
                <w:rFonts w:ascii="Times New Roman" w:hAnsi="Times New Roman" w:cs="Times New Roman"/>
              </w:rPr>
              <w:t>pimelimidate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dihydrochlorid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6B28BD9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4FEB0F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D8388</w:t>
            </w:r>
          </w:p>
        </w:tc>
      </w:tr>
      <w:tr w:rsidR="00BB7BF5" w:rsidRPr="00D764CC" w14:paraId="7CD05F6E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A00B189" w14:textId="4EC3E025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Protein A Plus </w:t>
            </w:r>
            <w:proofErr w:type="spellStart"/>
            <w:r w:rsidRPr="00D978F3">
              <w:rPr>
                <w:rFonts w:ascii="Times New Roman" w:hAnsi="Times New Roman" w:cs="Times New Roman"/>
              </w:rPr>
              <w:t>UltraLink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Resin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57A78C4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ermo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51BDE39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53142</w:t>
            </w:r>
          </w:p>
        </w:tc>
      </w:tr>
      <w:tr w:rsidR="00BB7BF5" w:rsidRPr="00D764CC" w14:paraId="298AE286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60EA07C7" w14:textId="4B7AC4FB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Fluoromount</w:t>
            </w:r>
            <w:proofErr w:type="spellEnd"/>
            <w:r w:rsidRPr="00D978F3">
              <w:rPr>
                <w:rFonts w:ascii="Times New Roman" w:hAnsi="Times New Roman" w:cs="Times New Roman"/>
              </w:rPr>
              <w:t>-G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0D39513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SouthernBiotech</w:t>
            </w:r>
            <w:proofErr w:type="spellEnd"/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AED380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0100-01</w:t>
            </w:r>
          </w:p>
        </w:tc>
      </w:tr>
      <w:tr w:rsidR="00BB7BF5" w:rsidRPr="00D764CC" w14:paraId="03609086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5020E5E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oric acid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1920A3B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43654D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B-0252</w:t>
            </w:r>
          </w:p>
        </w:tc>
      </w:tr>
      <w:tr w:rsidR="00BB7BF5" w:rsidRPr="00D764CC" w14:paraId="377CD8D8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2A9519C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Ethanolamin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50BC55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F9F25E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398136-500ML</w:t>
            </w:r>
          </w:p>
        </w:tc>
      </w:tr>
      <w:tr w:rsidR="00BB7BF5" w:rsidRPr="00D764CC" w14:paraId="49F85CFF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B97A179" w14:textId="77777777" w:rsidR="00BB7BF5" w:rsidRPr="00401EE3" w:rsidRDefault="00BB7BF5" w:rsidP="002B3EDD">
            <w:pPr>
              <w:rPr>
                <w:rFonts w:ascii="Times New Roman" w:hAnsi="Times New Roman" w:cs="Times New Roman"/>
                <w:highlight w:val="yellow"/>
              </w:rPr>
            </w:pPr>
            <w:r w:rsidRPr="004624CB">
              <w:rPr>
                <w:rFonts w:ascii="Times New Roman" w:hAnsi="Times New Roman" w:cs="Times New Roman"/>
              </w:rPr>
              <w:t>Ethan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131A71F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irgas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7893678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T R80</w:t>
            </w:r>
          </w:p>
        </w:tc>
      </w:tr>
      <w:tr w:rsidR="00BB7BF5" w:rsidRPr="00D764CC" w14:paraId="23C2E685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5814754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L</w:t>
            </w:r>
            <w:proofErr w:type="gramStart"/>
            <w:r w:rsidRPr="00D978F3">
              <w:rPr>
                <w:rFonts w:ascii="Times New Roman" w:hAnsi="Times New Roman" w:cs="Times New Roman"/>
              </w:rPr>
              <w:t>-(</w:t>
            </w:r>
            <w:proofErr w:type="gramEnd"/>
            <w:r w:rsidRPr="00D978F3">
              <w:rPr>
                <w:rFonts w:ascii="Times New Roman" w:hAnsi="Times New Roman" w:cs="Times New Roman"/>
              </w:rPr>
              <w:t>+)-Arabinos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23E4326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46EA52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A3256-100G</w:t>
            </w:r>
          </w:p>
        </w:tc>
      </w:tr>
      <w:tr w:rsidR="00BB7BF5" w:rsidRPr="00D764CC" w14:paraId="072730CD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71240E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Agarose L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624FB2E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AccuFlow</w:t>
            </w:r>
            <w:proofErr w:type="spellEnd"/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690415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EK2808</w:t>
            </w:r>
          </w:p>
        </w:tc>
      </w:tr>
      <w:tr w:rsidR="00BB7BF5" w:rsidRPr="00D764CC" w14:paraId="4DA3C086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587D09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mbrane permeable coelenterazine-H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4658DE9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Nanolight</w:t>
            </w:r>
            <w:proofErr w:type="spellEnd"/>
            <w:r>
              <w:rPr>
                <w:rFonts w:ascii="Times New Roman" w:hAnsi="Times New Roman" w:cs="Times New Roman"/>
              </w:rPr>
              <w:t xml:space="preserve"> Technology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5A60C64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12-10</w:t>
            </w:r>
          </w:p>
        </w:tc>
      </w:tr>
      <w:tr w:rsidR="00BB7BF5" w:rsidRPr="00D764CC" w14:paraId="0E26891B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1E1DC500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ast Red TR Salt hemi (zinc chloride)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771B4F30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DB9DB7F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68881-25G</w:t>
            </w:r>
          </w:p>
        </w:tc>
      </w:tr>
      <w:tr w:rsidR="00BB7BF5" w:rsidRPr="00D764CC" w14:paraId="0B0655D3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77668EEC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aphthol AS-MX phosphate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485E3D4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F820BAB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4875-500MG</w:t>
            </w:r>
          </w:p>
        </w:tc>
      </w:tr>
      <w:tr w:rsidR="00BB7BF5" w:rsidRPr="00D764CC" w14:paraId="405D797A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D1723B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kaline phosphatase-conjugated Streptavidin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4BC1254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Jackson </w:t>
            </w:r>
            <w:proofErr w:type="spellStart"/>
            <w:r>
              <w:rPr>
                <w:rFonts w:ascii="Times New Roman" w:hAnsi="Times New Roman" w:cs="Times New Roman"/>
              </w:rPr>
              <w:t>ImmunoResearch</w:t>
            </w:r>
            <w:proofErr w:type="spellEnd"/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4BC0D94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16-050-084</w:t>
            </w:r>
          </w:p>
        </w:tc>
      </w:tr>
      <w:tr w:rsidR="00BB7BF5" w:rsidRPr="00D764CC" w14:paraId="088167F5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12" w:space="0" w:color="000000"/>
            </w:tcBorders>
            <w:shd w:val="clear" w:color="auto" w:fill="auto"/>
          </w:tcPr>
          <w:p w14:paraId="5D0A05A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tcBorders>
              <w:bottom w:val="single" w:sz="12" w:space="0" w:color="000000"/>
            </w:tcBorders>
            <w:shd w:val="clear" w:color="auto" w:fill="auto"/>
          </w:tcPr>
          <w:p w14:paraId="6486AFD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tcBorders>
              <w:bottom w:val="single" w:sz="12" w:space="0" w:color="000000"/>
            </w:tcBorders>
            <w:shd w:val="clear" w:color="auto" w:fill="auto"/>
          </w:tcPr>
          <w:p w14:paraId="1E1436A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621A59DA" w14:textId="77777777" w:rsidTr="002B3ED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77DD9D3" w14:textId="77777777" w:rsidR="00BB7BF5" w:rsidRPr="00D978F3" w:rsidRDefault="00BB7BF5" w:rsidP="002B3EDD">
            <w:pPr>
              <w:rPr>
                <w:rFonts w:ascii="Times New Roman" w:hAnsi="Times New Roman" w:cs="Times New Roman"/>
                <w:b/>
              </w:rPr>
            </w:pPr>
            <w:r w:rsidRPr="00D978F3">
              <w:rPr>
                <w:rFonts w:ascii="Times New Roman" w:hAnsi="Times New Roman" w:cs="Times New Roman"/>
                <w:b/>
              </w:rPr>
              <w:t>Experimental Models: Cell Lines</w:t>
            </w:r>
          </w:p>
        </w:tc>
      </w:tr>
      <w:tr w:rsidR="00BB7BF5" w:rsidRPr="00D764CC" w14:paraId="51661473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</w:tcBorders>
            <w:shd w:val="clear" w:color="auto" w:fill="auto"/>
          </w:tcPr>
          <w:p w14:paraId="27F5F71C" w14:textId="77777777" w:rsidR="00BB7BF5" w:rsidRPr="00401EE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MeWo</w:t>
            </w:r>
            <w:proofErr w:type="spellEnd"/>
          </w:p>
        </w:tc>
        <w:tc>
          <w:tcPr>
            <w:tcW w:w="2250" w:type="dxa"/>
            <w:tcBorders>
              <w:top w:val="single" w:sz="12" w:space="0" w:color="000000"/>
            </w:tcBorders>
            <w:shd w:val="clear" w:color="auto" w:fill="auto"/>
          </w:tcPr>
          <w:p w14:paraId="2215AAC4" w14:textId="77777777" w:rsidR="00BB7BF5" w:rsidRPr="00401EE3" w:rsidRDefault="00BB7BF5" w:rsidP="002B3EDD">
            <w:pPr>
              <w:rPr>
                <w:rFonts w:ascii="Times New Roman" w:hAnsi="Times New Roman" w:cs="Times New Roman"/>
              </w:rPr>
            </w:pPr>
            <w:r w:rsidRPr="001C798B">
              <w:rPr>
                <w:rFonts w:ascii="Times New Roman" w:hAnsi="Times New Roman" w:cs="Times New Roman"/>
              </w:rPr>
              <w:t>ATCC</w:t>
            </w: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14:paraId="3444E085" w14:textId="77777777" w:rsidR="00BB7BF5" w:rsidRPr="00401EE3" w:rsidRDefault="00BB7BF5" w:rsidP="002B3EDD">
            <w:pPr>
              <w:rPr>
                <w:rFonts w:ascii="Times New Roman" w:hAnsi="Times New Roman" w:cs="Times New Roman"/>
              </w:rPr>
            </w:pPr>
            <w:r w:rsidRPr="001C798B">
              <w:rPr>
                <w:rFonts w:ascii="Times New Roman" w:hAnsi="Times New Roman" w:cs="Times New Roman"/>
              </w:rPr>
              <w:t>HTB-65</w:t>
            </w:r>
          </w:p>
        </w:tc>
      </w:tr>
      <w:tr w:rsidR="00BB7BF5" w:rsidRPr="00D764CC" w14:paraId="38A5ED4F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542B5A3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CHO DSP1</w:t>
            </w:r>
          </w:p>
        </w:tc>
        <w:tc>
          <w:tcPr>
            <w:tcW w:w="2250" w:type="dxa"/>
            <w:shd w:val="clear" w:color="auto" w:fill="auto"/>
          </w:tcPr>
          <w:p w14:paraId="1E30D30A" w14:textId="03CC2354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Yang&lt;/Author&gt;&lt;Year&gt;2016&lt;/Year&gt;&lt;RecNum&gt;25&lt;/RecNum&gt;&lt;DisplayText&gt;[5]&lt;/DisplayText&gt;&lt;record&gt;&lt;rec-number&gt;25&lt;/rec-number&gt;&lt;foreign-keys&gt;&lt;key app="EN" db-id="5w0xdazd8pvx95ewvzmvsezl9zfxtxrz959s" timestamp="1604777918"&gt;25&lt;/key&gt;&lt;/foreign-keys&gt;&lt;ref-type name="Journal Article"&gt;17&lt;/ref-type&gt;&lt;contributors&gt;&lt;authors&gt;&lt;author&gt;Yang, E.&lt;/author&gt;&lt;author&gt;Arvin, A. M.&lt;/author&gt;&lt;author&gt;Oliver, S. L.&lt;/author&gt;&lt;/authors&gt;&lt;/contributors&gt;&lt;auth-address&gt;Departments of Pediatrics and Microbiology &amp;amp; Immunology, Stanford University School of Medicine, Stanford, California, USAOregon Health &amp;amp; Science University edwyang@stanford.edu.&amp;#xD;Departments of Pediatrics and Microbiology &amp;amp; Immunology, Stanford University School of Medicine, Stanford, California, USAOregon Health &amp;amp; Science University.&lt;/auth-address&gt;&lt;titles&gt;&lt;title&gt;Role for the alphaV Integrin Subunit in Varicella-Zoster Virus-Mediated Fusion and Infection&lt;/title&gt;&lt;secondary-title&gt;J Virol&lt;/secondary-title&gt;&lt;/titles&gt;&lt;periodical&gt;&lt;full-title&gt;J Virol&lt;/full-title&gt;&lt;/periodical&gt;&lt;pages&gt;7567-78&lt;/pages&gt;&lt;volume&gt;90&lt;/volume&gt;&lt;number&gt;16&lt;/number&gt;&lt;keywords&gt;&lt;keyword&gt;Cell Line, Tumor&lt;/keyword&gt;&lt;keyword&gt;Gene Knockdown Techniques&lt;/keyword&gt;&lt;keyword&gt;Herpesvirus 3, Human/*physiology&lt;/keyword&gt;&lt;keyword&gt;*Host-Pathogen Interactions&lt;/keyword&gt;&lt;keyword&gt;Humans&lt;/keyword&gt;&lt;keyword&gt;Integrin alphaV/genetics/*metabolism&lt;/keyword&gt;&lt;keyword&gt;Viral Plaque Assay&lt;/keyword&gt;&lt;keyword&gt;*Virus Internalization&lt;/keyword&gt;&lt;/keywords&gt;&lt;dates&gt;&lt;year&gt;2016&lt;/year&gt;&lt;pub-dates&gt;&lt;date&gt;Aug 15&lt;/date&gt;&lt;/pub-dates&gt;&lt;/dates&gt;&lt;isbn&gt;1098-5514 (Electronic)&amp;#xD;0022-538X (Linking)&lt;/isbn&gt;&lt;accession-num&gt;27279620&lt;/accession-num&gt;&lt;urls&gt;&lt;related-urls&gt;&lt;url&gt;https://www.ncbi.nlm.nih.gov/pubmed/27279620&lt;/url&gt;&lt;/related-urls&gt;&lt;/urls&gt;&lt;custom2&gt;PMC4984616&lt;/custom2&gt;&lt;electronic-resource-num&gt;10.1128/JVI.00792-1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521CDF0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17A3B0C1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508DC5A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Mel-DSP2</w:t>
            </w:r>
          </w:p>
        </w:tc>
        <w:tc>
          <w:tcPr>
            <w:tcW w:w="2250" w:type="dxa"/>
            <w:shd w:val="clear" w:color="auto" w:fill="auto"/>
          </w:tcPr>
          <w:p w14:paraId="69E40B87" w14:textId="7A8F303E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Yang&lt;/Author&gt;&lt;Year&gt;2016&lt;/Year&gt;&lt;RecNum&gt;25&lt;/RecNum&gt;&lt;DisplayText&gt;[5]&lt;/DisplayText&gt;&lt;record&gt;&lt;rec-number&gt;25&lt;/rec-number&gt;&lt;foreign-keys&gt;&lt;key app="EN" db-id="5w0xdazd8pvx95ewvzmvsezl9zfxtxrz959s" timestamp="1604777918"&gt;25&lt;/key&gt;&lt;/foreign-keys&gt;&lt;ref-type name="Journal Article"&gt;17&lt;/ref-type&gt;&lt;contributors&gt;&lt;authors&gt;&lt;author&gt;Yang, E.&lt;/author&gt;&lt;author&gt;Arvin, A. M.&lt;/author&gt;&lt;author&gt;Oliver, S. L.&lt;/author&gt;&lt;/authors&gt;&lt;/contributors&gt;&lt;auth-address&gt;Departments of Pediatrics and Microbiology &amp;amp; Immunology, Stanford University School of Medicine, Stanford, California, USAOregon Health &amp;amp; Science University edwyang@stanford.edu.&amp;#xD;Departments of Pediatrics and Microbiology &amp;amp; Immunology, Stanford University School of Medicine, Stanford, California, USAOregon Health &amp;amp; Science University.&lt;/auth-address&gt;&lt;titles&gt;&lt;title&gt;Role for the alphaV Integrin Subunit in Varicella-Zoster Virus-Mediated Fusion and Infection&lt;/title&gt;&lt;secondary-title&gt;J Virol&lt;/secondary-title&gt;&lt;/titles&gt;&lt;periodical&gt;&lt;full-title&gt;J Virol&lt;/full-title&gt;&lt;/periodical&gt;&lt;pages&gt;7567-78&lt;/pages&gt;&lt;volume&gt;90&lt;/volume&gt;&lt;number&gt;16&lt;/number&gt;&lt;keywords&gt;&lt;keyword&gt;Cell Line, Tumor&lt;/keyword&gt;&lt;keyword&gt;Gene Knockdown Techniques&lt;/keyword&gt;&lt;keyword&gt;Herpesvirus 3, Human/*physiology&lt;/keyword&gt;&lt;keyword&gt;*Host-Pathogen Interactions&lt;/keyword&gt;&lt;keyword&gt;Humans&lt;/keyword&gt;&lt;keyword&gt;Integrin alphaV/genetics/*metabolism&lt;/keyword&gt;&lt;keyword&gt;Viral Plaque Assay&lt;/keyword&gt;&lt;keyword&gt;*Virus Internalization&lt;/keyword&gt;&lt;/keywords&gt;&lt;dates&gt;&lt;year&gt;2016&lt;/year&gt;&lt;pub-dates&gt;&lt;date&gt;Aug 15&lt;/date&gt;&lt;/pub-dates&gt;&lt;/dates&gt;&lt;isbn&gt;1098-5514 (Electronic)&amp;#xD;0022-538X (Linking)&lt;/isbn&gt;&lt;accession-num&gt;27279620&lt;/accession-num&gt;&lt;urls&gt;&lt;related-urls&gt;&lt;url&gt;https://www.ncbi.nlm.nih.gov/pubmed/27279620&lt;/url&gt;&lt;/related-urls&gt;&lt;/urls&gt;&lt;custom2&gt;PMC4984616&lt;/custom2&gt;&lt;electronic-resource-num&gt;10.1128/JVI.00792-1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6C9B29E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5699EB77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12" w:space="0" w:color="000000"/>
            </w:tcBorders>
            <w:shd w:val="clear" w:color="auto" w:fill="auto"/>
          </w:tcPr>
          <w:p w14:paraId="7DC09F2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tcBorders>
              <w:bottom w:val="single" w:sz="12" w:space="0" w:color="000000"/>
            </w:tcBorders>
            <w:shd w:val="clear" w:color="auto" w:fill="auto"/>
          </w:tcPr>
          <w:p w14:paraId="61A74AA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tcBorders>
              <w:bottom w:val="single" w:sz="12" w:space="0" w:color="000000"/>
            </w:tcBorders>
            <w:shd w:val="clear" w:color="auto" w:fill="auto"/>
          </w:tcPr>
          <w:p w14:paraId="69E6CED7" w14:textId="77777777" w:rsidR="00BB7BF5" w:rsidRPr="00D978F3" w:rsidRDefault="00BB7BF5" w:rsidP="002B3EDD">
            <w:pPr>
              <w:rPr>
                <w:rFonts w:ascii="Times New Roman" w:eastAsia="Times New Roman" w:hAnsi="Times New Roman" w:cs="Times New Roman"/>
                <w:color w:val="333333"/>
                <w:shd w:val="clear" w:color="auto" w:fill="FFFFFF"/>
              </w:rPr>
            </w:pPr>
          </w:p>
        </w:tc>
      </w:tr>
      <w:tr w:rsidR="00BB7BF5" w:rsidRPr="00D764CC" w14:paraId="7B64C4BD" w14:textId="77777777" w:rsidTr="002B3ED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9EB1A81" w14:textId="77777777" w:rsidR="00BB7BF5" w:rsidRPr="00D978F3" w:rsidRDefault="00BB7BF5" w:rsidP="002B3EDD">
            <w:pPr>
              <w:rPr>
                <w:rFonts w:ascii="Times New Roman" w:hAnsi="Times New Roman" w:cs="Times New Roman"/>
                <w:b/>
              </w:rPr>
            </w:pPr>
            <w:r w:rsidRPr="00D978F3">
              <w:rPr>
                <w:rFonts w:ascii="Times New Roman" w:hAnsi="Times New Roman" w:cs="Times New Roman"/>
                <w:b/>
              </w:rPr>
              <w:t>Oligonucleotides</w:t>
            </w:r>
            <w:r>
              <w:rPr>
                <w:rFonts w:ascii="Times New Roman" w:hAnsi="Times New Roman" w:cs="Times New Roman"/>
                <w:b/>
              </w:rPr>
              <w:t xml:space="preserve"> (All sequences are 5’ to 3’)</w:t>
            </w:r>
          </w:p>
        </w:tc>
      </w:tr>
      <w:tr w:rsidR="00BB7BF5" w:rsidRPr="00D764CC" w14:paraId="0D1F0008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</w:tcBorders>
            <w:shd w:val="clear" w:color="auto" w:fill="auto"/>
          </w:tcPr>
          <w:p w14:paraId="63DC8CDB" w14:textId="77777777" w:rsidR="00BB7BF5" w:rsidRPr="00401EE3" w:rsidRDefault="00BB7BF5" w:rsidP="002B3EDD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S/</w:t>
            </w:r>
            <w:r w:rsidRPr="00401EE3">
              <w:rPr>
                <w:rFonts w:ascii="Times New Roman" w:hAnsi="Times New Roman" w:cs="Times New Roman"/>
                <w:b/>
              </w:rPr>
              <w:t>TEVV5</w:t>
            </w:r>
          </w:p>
        </w:tc>
        <w:tc>
          <w:tcPr>
            <w:tcW w:w="2250" w:type="dxa"/>
            <w:tcBorders>
              <w:top w:val="single" w:sz="12" w:space="0" w:color="000000"/>
            </w:tcBorders>
            <w:shd w:val="clear" w:color="auto" w:fill="auto"/>
          </w:tcPr>
          <w:p w14:paraId="1F1493B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tcBorders>
              <w:top w:val="single" w:sz="12" w:space="0" w:color="000000"/>
            </w:tcBorders>
            <w:shd w:val="clear" w:color="auto" w:fill="auto"/>
          </w:tcPr>
          <w:p w14:paraId="7372908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621361AE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7950F1EB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B-</w:t>
            </w:r>
            <w:proofErr w:type="spellStart"/>
            <w:r>
              <w:rPr>
                <w:rFonts w:ascii="Times New Roman" w:hAnsi="Times New Roman" w:cs="Times New Roman"/>
              </w:rPr>
              <w:t>AgeI</w:t>
            </w:r>
            <w:proofErr w:type="spellEnd"/>
          </w:p>
          <w:p w14:paraId="315DBB5C" w14:textId="77777777" w:rsidR="00BB7BF5" w:rsidRPr="00D978F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CTTTTTTGCGTACCGGTACGTGC</w:t>
            </w:r>
          </w:p>
        </w:tc>
        <w:tc>
          <w:tcPr>
            <w:tcW w:w="2250" w:type="dxa"/>
            <w:shd w:val="clear" w:color="auto" w:fill="auto"/>
          </w:tcPr>
          <w:p w14:paraId="73E97CFA" w14:textId="272ECC3D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  <w:bCs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  <w:bCs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  <w:bCs/>
              </w:rPr>
            </w:r>
            <w:r w:rsidR="00427437">
              <w:rPr>
                <w:rFonts w:ascii="Times New Roman" w:hAnsi="Times New Roman" w:cs="Times New Roman"/>
                <w:bCs/>
              </w:rPr>
              <w:fldChar w:fldCharType="end"/>
            </w:r>
            <w:r>
              <w:rPr>
                <w:rFonts w:ascii="Times New Roman" w:hAnsi="Times New Roman" w:cs="Times New Roman"/>
                <w:bCs/>
              </w:rPr>
              <w:fldChar w:fldCharType="separate"/>
            </w:r>
            <w:r w:rsidR="00427437">
              <w:rPr>
                <w:rFonts w:ascii="Times New Roman" w:hAnsi="Times New Roman" w:cs="Times New Roman"/>
                <w:bCs/>
                <w:noProof/>
              </w:rPr>
              <w:t>[6]</w:t>
            </w:r>
            <w:r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5F6C8ABD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1824898E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1C973511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B931</w:t>
            </w:r>
          </w:p>
          <w:p w14:paraId="6FDB9362" w14:textId="77777777" w:rsidR="00BB7BF5" w:rsidRPr="00D978F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[PHOS]CACCCCCGTTACATTCTCGGTGCG</w:t>
            </w:r>
          </w:p>
        </w:tc>
        <w:tc>
          <w:tcPr>
            <w:tcW w:w="2250" w:type="dxa"/>
            <w:shd w:val="clear" w:color="auto" w:fill="auto"/>
          </w:tcPr>
          <w:p w14:paraId="55B1F802" w14:textId="1FDECA1C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  <w:bCs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  <w:bCs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  <w:bCs/>
              </w:rPr>
            </w:r>
            <w:r w:rsidR="00427437">
              <w:rPr>
                <w:rFonts w:ascii="Times New Roman" w:hAnsi="Times New Roman" w:cs="Times New Roman"/>
                <w:bCs/>
              </w:rPr>
              <w:fldChar w:fldCharType="end"/>
            </w:r>
            <w:r>
              <w:rPr>
                <w:rFonts w:ascii="Times New Roman" w:hAnsi="Times New Roman" w:cs="Times New Roman"/>
                <w:bCs/>
              </w:rPr>
              <w:fldChar w:fldCharType="separate"/>
            </w:r>
            <w:r w:rsidR="00427437">
              <w:rPr>
                <w:rFonts w:ascii="Times New Roman" w:hAnsi="Times New Roman" w:cs="Times New Roman"/>
                <w:bCs/>
                <w:noProof/>
              </w:rPr>
              <w:t>[6]</w:t>
            </w:r>
            <w:r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278443AA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396AFEE9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4CBDDA49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B-V5</w:t>
            </w:r>
          </w:p>
          <w:p w14:paraId="2A6C0A39" w14:textId="77777777" w:rsidR="00BB7BF5" w:rsidRPr="00D978F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[PHOS]</w:t>
            </w:r>
            <w:r w:rsidRPr="00D978F3">
              <w:rPr>
                <w:rFonts w:ascii="Courier New" w:hAnsi="Courier New" w:cs="Courier New"/>
                <w:sz w:val="20"/>
                <w:szCs w:val="20"/>
                <w:u w:val="single"/>
              </w:rPr>
              <w:t>GGTAAGCCTATCCCTAACCCTCTCCTCGGTCTCGATTCTACG</w:t>
            </w:r>
            <w:r w:rsidRPr="00D978F3">
              <w:rPr>
                <w:rFonts w:ascii="Courier New" w:hAnsi="Courier New" w:cs="Courier New"/>
                <w:sz w:val="20"/>
                <w:szCs w:val="20"/>
              </w:rPr>
              <w:t>TAAATAGCCAGGGGGTTT</w:t>
            </w:r>
          </w:p>
        </w:tc>
        <w:tc>
          <w:tcPr>
            <w:tcW w:w="2250" w:type="dxa"/>
            <w:shd w:val="clear" w:color="auto" w:fill="auto"/>
          </w:tcPr>
          <w:p w14:paraId="0DD0EF2C" w14:textId="0A8DF7AC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  <w:bCs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  <w:bCs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  <w:bCs/>
              </w:rPr>
            </w:r>
            <w:r w:rsidR="00427437">
              <w:rPr>
                <w:rFonts w:ascii="Times New Roman" w:hAnsi="Times New Roman" w:cs="Times New Roman"/>
                <w:bCs/>
              </w:rPr>
              <w:fldChar w:fldCharType="end"/>
            </w:r>
            <w:r>
              <w:rPr>
                <w:rFonts w:ascii="Times New Roman" w:hAnsi="Times New Roman" w:cs="Times New Roman"/>
                <w:bCs/>
              </w:rPr>
              <w:fldChar w:fldCharType="separate"/>
            </w:r>
            <w:r w:rsidR="00427437">
              <w:rPr>
                <w:rFonts w:ascii="Times New Roman" w:hAnsi="Times New Roman" w:cs="Times New Roman"/>
                <w:bCs/>
                <w:noProof/>
              </w:rPr>
              <w:t>[6]</w:t>
            </w:r>
            <w:r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237422E2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34002AF5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58C1FD12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13R</w:t>
            </w:r>
          </w:p>
          <w:p w14:paraId="25167FDF" w14:textId="77777777" w:rsidR="00BB7BF5" w:rsidRPr="00D978F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CACCCCCGTTACATTCTCGGTGCG</w:t>
            </w:r>
          </w:p>
        </w:tc>
        <w:tc>
          <w:tcPr>
            <w:tcW w:w="2250" w:type="dxa"/>
            <w:shd w:val="clear" w:color="auto" w:fill="auto"/>
          </w:tcPr>
          <w:p w14:paraId="6B3449CD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itrogen</w:t>
            </w:r>
          </w:p>
        </w:tc>
        <w:tc>
          <w:tcPr>
            <w:tcW w:w="2088" w:type="dxa"/>
            <w:shd w:val="clear" w:color="auto" w:fill="auto"/>
          </w:tcPr>
          <w:p w14:paraId="50003BBA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5D215D07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057CD16C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B-</w:t>
            </w:r>
            <w:proofErr w:type="spellStart"/>
            <w:r>
              <w:rPr>
                <w:rFonts w:ascii="Times New Roman" w:hAnsi="Times New Roman" w:cs="Times New Roman"/>
              </w:rPr>
              <w:t>Cterm</w:t>
            </w:r>
            <w:proofErr w:type="spellEnd"/>
            <w:r>
              <w:rPr>
                <w:rFonts w:ascii="Times New Roman" w:hAnsi="Times New Roman" w:cs="Times New Roman"/>
              </w:rPr>
              <w:t>-S-tag</w:t>
            </w:r>
          </w:p>
          <w:p w14:paraId="207ADC9A" w14:textId="77777777" w:rsidR="00BB7BF5" w:rsidRPr="00D978F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[PHOS]</w:t>
            </w:r>
            <w:r w:rsidRPr="00D978F3">
              <w:rPr>
                <w:rFonts w:ascii="Courier New" w:hAnsi="Courier New" w:cs="Courier New"/>
                <w:sz w:val="20"/>
                <w:szCs w:val="20"/>
                <w:u w:val="single"/>
              </w:rPr>
              <w:t>GCTGTCCATGTGCTGGCGTTCGAATTTAGCAGCAGCGGTTTCTTT</w:t>
            </w:r>
            <w:r w:rsidRPr="00D978F3">
              <w:rPr>
                <w:rFonts w:ascii="Courier New" w:hAnsi="Courier New" w:cs="Courier New"/>
                <w:sz w:val="20"/>
                <w:szCs w:val="20"/>
              </w:rPr>
              <w:t>CACCCCCGTTACATTCTCGG</w:t>
            </w:r>
          </w:p>
        </w:tc>
        <w:tc>
          <w:tcPr>
            <w:tcW w:w="2250" w:type="dxa"/>
            <w:shd w:val="clear" w:color="auto" w:fill="auto"/>
          </w:tcPr>
          <w:p w14:paraId="246DB48C" w14:textId="7886D9E2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  <w:bCs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  <w:bCs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  <w:bCs/>
              </w:rPr>
            </w:r>
            <w:r w:rsidR="00427437">
              <w:rPr>
                <w:rFonts w:ascii="Times New Roman" w:hAnsi="Times New Roman" w:cs="Times New Roman"/>
                <w:bCs/>
              </w:rPr>
              <w:fldChar w:fldCharType="end"/>
            </w:r>
            <w:r>
              <w:rPr>
                <w:rFonts w:ascii="Times New Roman" w:hAnsi="Times New Roman" w:cs="Times New Roman"/>
                <w:bCs/>
              </w:rPr>
              <w:fldChar w:fldCharType="separate"/>
            </w:r>
            <w:r w:rsidR="00427437">
              <w:rPr>
                <w:rFonts w:ascii="Times New Roman" w:hAnsi="Times New Roman" w:cs="Times New Roman"/>
                <w:bCs/>
                <w:noProof/>
              </w:rPr>
              <w:t>[6]</w:t>
            </w:r>
            <w:r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1FB425F8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19395B1D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63FACFC0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gB-</w:t>
            </w:r>
            <w:proofErr w:type="spellStart"/>
            <w:r>
              <w:rPr>
                <w:rFonts w:ascii="Times New Roman" w:hAnsi="Times New Roman" w:cs="Times New Roman"/>
              </w:rPr>
              <w:t>link_TEV_link</w:t>
            </w:r>
            <w:proofErr w:type="spellEnd"/>
          </w:p>
          <w:p w14:paraId="2800DC68" w14:textId="77777777" w:rsidR="00BB7BF5" w:rsidRPr="00D978F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[PHOS]</w:t>
            </w:r>
            <w:r w:rsidRPr="00D978F3">
              <w:rPr>
                <w:rFonts w:ascii="Courier New" w:hAnsi="Courier New" w:cs="Courier New"/>
                <w:i/>
                <w:sz w:val="20"/>
                <w:szCs w:val="20"/>
              </w:rPr>
              <w:t>GGCGGCGGGGGCGGG</w:t>
            </w:r>
            <w:r w:rsidRPr="00D978F3">
              <w:rPr>
                <w:rFonts w:ascii="Courier New" w:hAnsi="Courier New" w:cs="Courier New"/>
                <w:sz w:val="20"/>
                <w:szCs w:val="20"/>
                <w:u w:val="single"/>
              </w:rPr>
              <w:t>GAGAATCTTTATTTTCAGG</w:t>
            </w:r>
            <w:r w:rsidRPr="00D978F3">
              <w:rPr>
                <w:rFonts w:ascii="Courier New" w:hAnsi="Courier New" w:cs="Courier New"/>
                <w:i/>
                <w:sz w:val="20"/>
                <w:szCs w:val="20"/>
              </w:rPr>
              <w:t>GCGGGGGCG</w:t>
            </w:r>
            <w:r w:rsidRPr="00D978F3">
              <w:rPr>
                <w:rFonts w:ascii="Courier New" w:hAnsi="Courier New" w:cs="Courier New"/>
                <w:sz w:val="20"/>
                <w:szCs w:val="20"/>
              </w:rPr>
              <w:t>GGGGTAAGCCTATCCCTAACCC</w:t>
            </w:r>
          </w:p>
        </w:tc>
        <w:tc>
          <w:tcPr>
            <w:tcW w:w="2250" w:type="dxa"/>
            <w:shd w:val="clear" w:color="auto" w:fill="auto"/>
          </w:tcPr>
          <w:p w14:paraId="44144B96" w14:textId="2743EBF2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  <w:bCs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  <w:bCs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  <w:bCs/>
              </w:rPr>
            </w:r>
            <w:r w:rsidR="00427437">
              <w:rPr>
                <w:rFonts w:ascii="Times New Roman" w:hAnsi="Times New Roman" w:cs="Times New Roman"/>
                <w:bCs/>
              </w:rPr>
              <w:fldChar w:fldCharType="end"/>
            </w:r>
            <w:r>
              <w:rPr>
                <w:rFonts w:ascii="Times New Roman" w:hAnsi="Times New Roman" w:cs="Times New Roman"/>
                <w:bCs/>
              </w:rPr>
              <w:fldChar w:fldCharType="separate"/>
            </w:r>
            <w:r w:rsidR="00427437">
              <w:rPr>
                <w:rFonts w:ascii="Times New Roman" w:hAnsi="Times New Roman" w:cs="Times New Roman"/>
                <w:bCs/>
                <w:noProof/>
              </w:rPr>
              <w:t>[6]</w:t>
            </w:r>
            <w:r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59A4901C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3F4734FB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48693250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∆S</w:t>
            </w:r>
            <w:r>
              <w:rPr>
                <w:rFonts w:ascii="Times New Roman" w:hAnsi="Times New Roman" w:cs="Times New Roman"/>
              </w:rPr>
              <w:t>-</w:t>
            </w:r>
            <w:r w:rsidRPr="00D978F3">
              <w:rPr>
                <w:rFonts w:ascii="Times New Roman" w:hAnsi="Times New Roman" w:cs="Times New Roman"/>
              </w:rPr>
              <w:t>tag</w:t>
            </w:r>
            <w:r>
              <w:rPr>
                <w:rFonts w:ascii="Times New Roman" w:hAnsi="Times New Roman" w:cs="Times New Roman"/>
              </w:rPr>
              <w:t>-</w:t>
            </w:r>
            <w:r w:rsidRPr="00D978F3">
              <w:rPr>
                <w:rFonts w:ascii="Times New Roman" w:hAnsi="Times New Roman" w:cs="Times New Roman"/>
              </w:rPr>
              <w:t>sense</w:t>
            </w:r>
          </w:p>
          <w:p w14:paraId="06BC0B8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[PHOS]GGCGGCGGGGGCGGGGAGATTC</w:t>
            </w:r>
          </w:p>
        </w:tc>
        <w:tc>
          <w:tcPr>
            <w:tcW w:w="2250" w:type="dxa"/>
            <w:shd w:val="clear" w:color="auto" w:fill="auto"/>
          </w:tcPr>
          <w:p w14:paraId="77139D39" w14:textId="4C0556D1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  <w:bCs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  <w:bCs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  <w:bCs/>
              </w:rPr>
            </w:r>
            <w:r w:rsidR="00427437">
              <w:rPr>
                <w:rFonts w:ascii="Times New Roman" w:hAnsi="Times New Roman" w:cs="Times New Roman"/>
                <w:bCs/>
              </w:rPr>
              <w:fldChar w:fldCharType="end"/>
            </w:r>
            <w:r>
              <w:rPr>
                <w:rFonts w:ascii="Times New Roman" w:hAnsi="Times New Roman" w:cs="Times New Roman"/>
                <w:bCs/>
              </w:rPr>
              <w:fldChar w:fldCharType="separate"/>
            </w:r>
            <w:r w:rsidR="00427437">
              <w:rPr>
                <w:rFonts w:ascii="Times New Roman" w:hAnsi="Times New Roman" w:cs="Times New Roman"/>
                <w:bCs/>
                <w:noProof/>
              </w:rPr>
              <w:t>[6]</w:t>
            </w:r>
            <w:r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468389B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07764BCF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29C8528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∆S</w:t>
            </w:r>
            <w:r>
              <w:rPr>
                <w:rFonts w:ascii="Times New Roman" w:hAnsi="Times New Roman" w:cs="Times New Roman"/>
              </w:rPr>
              <w:t>-</w:t>
            </w:r>
            <w:r w:rsidRPr="00D978F3">
              <w:rPr>
                <w:rFonts w:ascii="Times New Roman" w:hAnsi="Times New Roman" w:cs="Times New Roman"/>
              </w:rPr>
              <w:t>tag</w:t>
            </w:r>
            <w:r>
              <w:rPr>
                <w:rFonts w:ascii="Times New Roman" w:hAnsi="Times New Roman" w:cs="Times New Roman"/>
              </w:rPr>
              <w:t>-</w:t>
            </w:r>
            <w:r w:rsidRPr="00D978F3">
              <w:rPr>
                <w:rFonts w:ascii="Times New Roman" w:hAnsi="Times New Roman" w:cs="Times New Roman"/>
              </w:rPr>
              <w:t xml:space="preserve">antisense </w:t>
            </w:r>
            <w:r w:rsidRPr="00D978F3">
              <w:rPr>
                <w:rFonts w:ascii="Courier New" w:hAnsi="Courier New" w:cs="Courier New"/>
                <w:sz w:val="20"/>
                <w:szCs w:val="20"/>
              </w:rPr>
              <w:t>[PHOS]CACCCCCGTTACATTCTCGGTG</w:t>
            </w:r>
          </w:p>
        </w:tc>
        <w:tc>
          <w:tcPr>
            <w:tcW w:w="2250" w:type="dxa"/>
            <w:shd w:val="clear" w:color="auto" w:fill="auto"/>
          </w:tcPr>
          <w:p w14:paraId="0513F578" w14:textId="72D4EF4E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  <w:bCs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  <w:bCs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  <w:bCs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  <w:bCs/>
              </w:rPr>
            </w:r>
            <w:r w:rsidR="00427437">
              <w:rPr>
                <w:rFonts w:ascii="Times New Roman" w:hAnsi="Times New Roman" w:cs="Times New Roman"/>
                <w:bCs/>
              </w:rPr>
              <w:fldChar w:fldCharType="end"/>
            </w:r>
            <w:r>
              <w:rPr>
                <w:rFonts w:ascii="Times New Roman" w:hAnsi="Times New Roman" w:cs="Times New Roman"/>
                <w:bCs/>
              </w:rPr>
              <w:fldChar w:fldCharType="separate"/>
            </w:r>
            <w:r w:rsidR="00427437">
              <w:rPr>
                <w:rFonts w:ascii="Times New Roman" w:hAnsi="Times New Roman" w:cs="Times New Roman"/>
                <w:bCs/>
                <w:noProof/>
              </w:rPr>
              <w:t>[6]</w:t>
            </w:r>
            <w:r>
              <w:rPr>
                <w:rFonts w:ascii="Times New Roman" w:hAnsi="Times New Roman" w:cs="Times New Roman"/>
                <w:bCs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69BCB4F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5FEDA40B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6046F7E6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31]F56625-56645</w:t>
            </w:r>
          </w:p>
          <w:p w14:paraId="1DA1192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0A13CF">
              <w:rPr>
                <w:rFonts w:ascii="Courier New" w:hAnsi="Courier New" w:cs="Courier New"/>
                <w:iCs/>
                <w:sz w:val="20"/>
                <w:szCs w:val="20"/>
              </w:rPr>
              <w:t>AGGTATAGGCAGTTCCCACGG</w:t>
            </w:r>
          </w:p>
        </w:tc>
        <w:tc>
          <w:tcPr>
            <w:tcW w:w="2250" w:type="dxa"/>
            <w:shd w:val="clear" w:color="auto" w:fill="auto"/>
          </w:tcPr>
          <w:p w14:paraId="484DFA61" w14:textId="396EE618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PbGl2ZXI8L0F1dGhvcj48WWVhcj4yMDEzPC9ZZWFyPjxS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=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PbGl2ZXI8L0F1dGhvcj48WWVhcj4yMDEzPC9ZZWFyPjxS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=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</w:rPr>
            </w:r>
            <w:r w:rsidR="00427437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728B2A9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37D81050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3ABB1509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[31]R59697-59717</w:t>
            </w:r>
          </w:p>
          <w:p w14:paraId="3622C85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0A13CF">
              <w:rPr>
                <w:rFonts w:ascii="Courier New" w:hAnsi="Courier New" w:cs="Courier New"/>
                <w:iCs/>
                <w:sz w:val="20"/>
                <w:szCs w:val="20"/>
              </w:rPr>
              <w:t>TTTCATTGAGACTTGAAGCGC</w:t>
            </w:r>
          </w:p>
        </w:tc>
        <w:tc>
          <w:tcPr>
            <w:tcW w:w="2250" w:type="dxa"/>
            <w:shd w:val="clear" w:color="auto" w:fill="auto"/>
          </w:tcPr>
          <w:p w14:paraId="6F6CBC25" w14:textId="51C0ACBC" w:rsidR="00BB7BF5" w:rsidRPr="00063721" w:rsidDel="00DF4E44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PbGl2ZXI8L0F1dGhvcj48WWVhcj4yMDEzPC9ZZWFyPjxS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=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PbGl2ZXI8L0F1dGhvcj48WWVhcj4yMDEzPC9ZZWFyPjxS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=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</w:rPr>
            </w:r>
            <w:r w:rsidR="00427437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397AD206" w14:textId="77777777" w:rsidR="00BB7BF5" w:rsidDel="00DF4E44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0BA60AB9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76F6A89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shd w:val="clear" w:color="auto" w:fill="auto"/>
          </w:tcPr>
          <w:p w14:paraId="6FAFDA9D" w14:textId="77777777" w:rsidR="00BB7BF5" w:rsidRPr="00063721" w:rsidDel="00DF4E44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shd w:val="clear" w:color="auto" w:fill="auto"/>
          </w:tcPr>
          <w:p w14:paraId="4862A6CE" w14:textId="77777777" w:rsidR="00BB7BF5" w:rsidDel="00DF4E44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399FAABC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7BF62588" w14:textId="77777777" w:rsidR="00BB7BF5" w:rsidRPr="00401EE3" w:rsidRDefault="00BB7BF5" w:rsidP="002B3EDD">
            <w:pPr>
              <w:rPr>
                <w:rFonts w:ascii="Times New Roman" w:hAnsi="Times New Roman" w:cs="Times New Roman"/>
                <w:b/>
              </w:rPr>
            </w:pPr>
            <w:r w:rsidRPr="00401EE3">
              <w:rPr>
                <w:rFonts w:ascii="Times New Roman" w:hAnsi="Times New Roman" w:cs="Times New Roman"/>
                <w:b/>
                <w:color w:val="000000"/>
              </w:rPr>
              <w:t>gB KSQD 109/110/111/112</w:t>
            </w:r>
          </w:p>
        </w:tc>
        <w:tc>
          <w:tcPr>
            <w:tcW w:w="2250" w:type="dxa"/>
            <w:shd w:val="clear" w:color="auto" w:fill="auto"/>
          </w:tcPr>
          <w:p w14:paraId="2D0AD9C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shd w:val="clear" w:color="auto" w:fill="auto"/>
          </w:tcPr>
          <w:p w14:paraId="1452700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4DC7480D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3D65B601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CAGGs</w:t>
            </w:r>
            <w:proofErr w:type="spellEnd"/>
            <w:r>
              <w:rPr>
                <w:rFonts w:ascii="Times New Roman" w:hAnsi="Times New Roman" w:cs="Times New Roman"/>
              </w:rPr>
              <w:t>-gB-</w:t>
            </w:r>
            <w:proofErr w:type="spellStart"/>
            <w:r>
              <w:rPr>
                <w:rFonts w:ascii="Times New Roman" w:hAnsi="Times New Roman" w:cs="Times New Roman"/>
              </w:rPr>
              <w:t>NotI</w:t>
            </w:r>
            <w:proofErr w:type="spellEnd"/>
            <w:r>
              <w:rPr>
                <w:rFonts w:ascii="Times New Roman" w:hAnsi="Times New Roman" w:cs="Times New Roman"/>
              </w:rPr>
              <w:t>-sense</w:t>
            </w:r>
          </w:p>
          <w:p w14:paraId="020417B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401EE3">
              <w:rPr>
                <w:rFonts w:ascii="Courier New" w:hAnsi="Courier New" w:cs="Courier New"/>
                <w:sz w:val="20"/>
                <w:szCs w:val="20"/>
              </w:rPr>
              <w:t>A</w:t>
            </w:r>
            <w:r w:rsidRPr="00D978F3">
              <w:rPr>
                <w:rFonts w:ascii="Courier New" w:hAnsi="Courier New" w:cs="Courier New"/>
                <w:sz w:val="20"/>
                <w:szCs w:val="20"/>
              </w:rPr>
              <w:t>AAGAATTCGCGGCCGCTGACCG</w:t>
            </w:r>
          </w:p>
        </w:tc>
        <w:tc>
          <w:tcPr>
            <w:tcW w:w="2250" w:type="dxa"/>
            <w:shd w:val="clear" w:color="auto" w:fill="auto"/>
          </w:tcPr>
          <w:p w14:paraId="720D6DD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063721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083AAB3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39EE73F1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71240A37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gB</w:t>
            </w:r>
            <w:r>
              <w:rPr>
                <w:rFonts w:ascii="Times New Roman" w:hAnsi="Times New Roman" w:cs="Times New Roman"/>
              </w:rPr>
              <w:t>-93k-</w:t>
            </w:r>
            <w:r w:rsidRPr="00D978F3">
              <w:rPr>
                <w:rFonts w:ascii="Times New Roman" w:hAnsi="Times New Roman" w:cs="Times New Roman"/>
              </w:rPr>
              <w:t>sense</w:t>
            </w:r>
          </w:p>
          <w:p w14:paraId="0EA8C49D" w14:textId="77777777" w:rsidR="00BB7BF5" w:rsidRPr="00D978F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[PHOS]CAGGACGCCGAAACAAAACCCACGTTTTACG</w:t>
            </w:r>
          </w:p>
        </w:tc>
        <w:tc>
          <w:tcPr>
            <w:tcW w:w="2250" w:type="dxa"/>
            <w:shd w:val="clear" w:color="auto" w:fill="auto"/>
          </w:tcPr>
          <w:p w14:paraId="7B8B6C6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063721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2ECAECE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1B10471F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0BE2B63A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109R-sense</w:t>
            </w:r>
          </w:p>
          <w:p w14:paraId="13758219" w14:textId="77777777" w:rsidR="00BB7BF5" w:rsidRPr="00401EE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401EE3">
              <w:rPr>
                <w:rFonts w:ascii="Courier New" w:hAnsi="Courier New" w:cs="Courier New"/>
                <w:sz w:val="20"/>
                <w:szCs w:val="20"/>
              </w:rPr>
              <w:t>[PHOS]</w:t>
            </w:r>
            <w:r w:rsidRPr="00401EE3">
              <w:rPr>
                <w:rFonts w:ascii="Courier New" w:hAnsi="Courier New" w:cs="Courier New"/>
                <w:iCs/>
                <w:sz w:val="20"/>
                <w:szCs w:val="20"/>
              </w:rPr>
              <w:t>CG</w:t>
            </w:r>
            <w:r w:rsidRPr="00401EE3">
              <w:rPr>
                <w:rFonts w:ascii="Courier New" w:hAnsi="Courier New" w:cs="Courier New"/>
                <w:sz w:val="20"/>
                <w:szCs w:val="20"/>
              </w:rPr>
              <w:t>GTCCCAGGACGCCGAAACAAAACC</w:t>
            </w:r>
          </w:p>
        </w:tc>
        <w:tc>
          <w:tcPr>
            <w:tcW w:w="2250" w:type="dxa"/>
            <w:shd w:val="clear" w:color="auto" w:fill="auto"/>
          </w:tcPr>
          <w:p w14:paraId="1E0CC74F" w14:textId="77777777" w:rsidR="00BB7BF5" w:rsidRPr="00063721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shd w:val="clear" w:color="auto" w:fill="auto"/>
          </w:tcPr>
          <w:p w14:paraId="6B46ED73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22D84A6D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5A852AEE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Q111A</w:t>
            </w:r>
            <w:r>
              <w:rPr>
                <w:rFonts w:ascii="Times New Roman" w:hAnsi="Times New Roman" w:cs="Times New Roman"/>
              </w:rPr>
              <w:t>-</w:t>
            </w:r>
            <w:r w:rsidRPr="00D978F3">
              <w:rPr>
                <w:rFonts w:ascii="Times New Roman" w:hAnsi="Times New Roman" w:cs="Times New Roman"/>
              </w:rPr>
              <w:t>sense</w:t>
            </w:r>
          </w:p>
          <w:p w14:paraId="41CCCEEB" w14:textId="77777777" w:rsidR="00BB7BF5" w:rsidRPr="00D978F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[PHOS]GCGGACGCCGAAACAAAACCCACGTTTTACG</w:t>
            </w:r>
          </w:p>
        </w:tc>
        <w:tc>
          <w:tcPr>
            <w:tcW w:w="2250" w:type="dxa"/>
            <w:shd w:val="clear" w:color="auto" w:fill="auto"/>
          </w:tcPr>
          <w:p w14:paraId="692ADAC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063721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2C17A9C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4CA4AD9A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5EABEDFE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K112A</w:t>
            </w:r>
            <w:r>
              <w:rPr>
                <w:rFonts w:ascii="Times New Roman" w:hAnsi="Times New Roman" w:cs="Times New Roman"/>
              </w:rPr>
              <w:t>-</w:t>
            </w:r>
            <w:r w:rsidRPr="00D978F3">
              <w:rPr>
                <w:rFonts w:ascii="Times New Roman" w:hAnsi="Times New Roman" w:cs="Times New Roman"/>
              </w:rPr>
              <w:t>sense</w:t>
            </w:r>
          </w:p>
          <w:p w14:paraId="04D62489" w14:textId="77777777" w:rsidR="00BB7BF5" w:rsidRPr="00D978F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[PHOS]CAGGCTGCCGAAACAAAACCCACGTTTTACG</w:t>
            </w:r>
          </w:p>
        </w:tc>
        <w:tc>
          <w:tcPr>
            <w:tcW w:w="2250" w:type="dxa"/>
            <w:shd w:val="clear" w:color="auto" w:fill="auto"/>
          </w:tcPr>
          <w:p w14:paraId="2644478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063721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2478E2E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15308B7F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64A4BAF2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Q111A</w:t>
            </w:r>
            <w:r>
              <w:rPr>
                <w:rFonts w:ascii="Times New Roman" w:hAnsi="Times New Roman" w:cs="Times New Roman"/>
              </w:rPr>
              <w:t>-</w:t>
            </w:r>
            <w:r w:rsidRPr="00D978F3">
              <w:rPr>
                <w:rFonts w:ascii="Times New Roman" w:hAnsi="Times New Roman" w:cs="Times New Roman"/>
              </w:rPr>
              <w:t>K112A sense</w:t>
            </w:r>
          </w:p>
          <w:p w14:paraId="1EA4B321" w14:textId="77777777" w:rsidR="00BB7BF5" w:rsidRPr="00D978F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[PHOS]GCGGCTGCCGAAACAAAACCCACGTTTTACG</w:t>
            </w:r>
          </w:p>
        </w:tc>
        <w:tc>
          <w:tcPr>
            <w:tcW w:w="2250" w:type="dxa"/>
            <w:shd w:val="clear" w:color="auto" w:fill="auto"/>
          </w:tcPr>
          <w:p w14:paraId="2F78AAF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063721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4343A57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6CC80200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02644DE0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CAGGs</w:t>
            </w:r>
            <w:proofErr w:type="spellEnd"/>
            <w:r>
              <w:rPr>
                <w:rFonts w:ascii="Times New Roman" w:hAnsi="Times New Roman" w:cs="Times New Roman"/>
              </w:rPr>
              <w:t>-gB-</w:t>
            </w:r>
            <w:proofErr w:type="spellStart"/>
            <w:r w:rsidRPr="00D978F3">
              <w:rPr>
                <w:rFonts w:ascii="Times New Roman" w:hAnsi="Times New Roman" w:cs="Times New Roman"/>
              </w:rPr>
              <w:t>KpnI</w:t>
            </w:r>
            <w:proofErr w:type="spellEnd"/>
            <w:r>
              <w:rPr>
                <w:rFonts w:ascii="Times New Roman" w:hAnsi="Times New Roman" w:cs="Times New Roman"/>
              </w:rPr>
              <w:t>-</w:t>
            </w:r>
            <w:r w:rsidRPr="00D978F3">
              <w:rPr>
                <w:rFonts w:ascii="Times New Roman" w:hAnsi="Times New Roman" w:cs="Times New Roman"/>
              </w:rPr>
              <w:t>antisense</w:t>
            </w:r>
          </w:p>
          <w:p w14:paraId="5D0C297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TCTCTGAAACGGGAATTGGTACC</w:t>
            </w:r>
          </w:p>
        </w:tc>
        <w:tc>
          <w:tcPr>
            <w:tcW w:w="2250" w:type="dxa"/>
            <w:shd w:val="clear" w:color="auto" w:fill="auto"/>
          </w:tcPr>
          <w:p w14:paraId="369FC90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063721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2AF0A3C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6B844114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5001ABBE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gB</w:t>
            </w:r>
            <w:r>
              <w:rPr>
                <w:rFonts w:ascii="Times New Roman" w:hAnsi="Times New Roman" w:cs="Times New Roman"/>
              </w:rPr>
              <w:t>-93k-</w:t>
            </w:r>
            <w:r w:rsidRPr="00D978F3">
              <w:rPr>
                <w:rFonts w:ascii="Times New Roman" w:hAnsi="Times New Roman" w:cs="Times New Roman"/>
              </w:rPr>
              <w:t>antisense</w:t>
            </w:r>
          </w:p>
          <w:p w14:paraId="6B2667AB" w14:textId="77777777" w:rsidR="00BB7BF5" w:rsidRPr="00D978F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GGACTTGTGTATAGCTTCTCTGATTTCATCACC</w:t>
            </w:r>
          </w:p>
        </w:tc>
        <w:tc>
          <w:tcPr>
            <w:tcW w:w="2250" w:type="dxa"/>
            <w:shd w:val="clear" w:color="auto" w:fill="auto"/>
          </w:tcPr>
          <w:p w14:paraId="3B640E8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063721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088EDB6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223B946C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4BC198B9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K109A</w:t>
            </w:r>
            <w:r>
              <w:rPr>
                <w:rFonts w:ascii="Times New Roman" w:hAnsi="Times New Roman" w:cs="Times New Roman"/>
              </w:rPr>
              <w:t>-</w:t>
            </w:r>
            <w:r w:rsidRPr="00D978F3">
              <w:rPr>
                <w:rFonts w:ascii="Times New Roman" w:hAnsi="Times New Roman" w:cs="Times New Roman"/>
              </w:rPr>
              <w:t>antisense</w:t>
            </w:r>
          </w:p>
          <w:p w14:paraId="5D0CBFCE" w14:textId="77777777" w:rsidR="00BB7BF5" w:rsidRPr="00D978F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[PHOS]GGACGCGTGTATAGCTTCTCTGATTTCATCACC</w:t>
            </w:r>
          </w:p>
        </w:tc>
        <w:tc>
          <w:tcPr>
            <w:tcW w:w="2250" w:type="dxa"/>
            <w:shd w:val="clear" w:color="auto" w:fill="auto"/>
          </w:tcPr>
          <w:p w14:paraId="4D27306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063721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7379C9B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1067A00A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62B9B64B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108-antisense</w:t>
            </w:r>
          </w:p>
          <w:p w14:paraId="09934AE5" w14:textId="77777777" w:rsidR="00BB7BF5" w:rsidRPr="00401EE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401EE3">
              <w:rPr>
                <w:rFonts w:ascii="Courier New" w:hAnsi="Courier New" w:cs="Courier New"/>
                <w:sz w:val="20"/>
                <w:szCs w:val="20"/>
              </w:rPr>
              <w:t>[PHOS]GTGTATAGCTTCTCTGATTTCATCAC</w:t>
            </w:r>
          </w:p>
        </w:tc>
        <w:tc>
          <w:tcPr>
            <w:tcW w:w="2250" w:type="dxa"/>
            <w:shd w:val="clear" w:color="auto" w:fill="auto"/>
          </w:tcPr>
          <w:p w14:paraId="72ACD907" w14:textId="77777777" w:rsidR="00BB7BF5" w:rsidRPr="00063721" w:rsidRDefault="00BB7BF5" w:rsidP="002B3EDD">
            <w:pPr>
              <w:rPr>
                <w:rFonts w:ascii="Times New Roman" w:hAnsi="Times New Roman" w:cs="Times New Roman"/>
              </w:rPr>
            </w:pPr>
            <w:r w:rsidRPr="00063721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6C0ED754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5BD69994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7273501C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110A</w:t>
            </w:r>
            <w:r>
              <w:rPr>
                <w:rFonts w:ascii="Times New Roman" w:hAnsi="Times New Roman" w:cs="Times New Roman"/>
              </w:rPr>
              <w:t>-</w:t>
            </w:r>
            <w:r w:rsidRPr="00D978F3">
              <w:rPr>
                <w:rFonts w:ascii="Times New Roman" w:hAnsi="Times New Roman" w:cs="Times New Roman"/>
              </w:rPr>
              <w:t>antisense</w:t>
            </w:r>
          </w:p>
          <w:p w14:paraId="4CD53004" w14:textId="77777777" w:rsidR="00BB7BF5" w:rsidRPr="00D978F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[PHOS]AGCCTTGTGTATAGCTTCTCTGATTTCATCACC</w:t>
            </w:r>
          </w:p>
        </w:tc>
        <w:tc>
          <w:tcPr>
            <w:tcW w:w="2250" w:type="dxa"/>
            <w:shd w:val="clear" w:color="auto" w:fill="auto"/>
          </w:tcPr>
          <w:p w14:paraId="299FEE6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063721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7788F2C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2F62C78C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52CEA226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K109A</w:t>
            </w:r>
            <w:r>
              <w:rPr>
                <w:rFonts w:ascii="Times New Roman" w:hAnsi="Times New Roman" w:cs="Times New Roman"/>
              </w:rPr>
              <w:t>-</w:t>
            </w:r>
            <w:r w:rsidRPr="00D978F3">
              <w:rPr>
                <w:rFonts w:ascii="Times New Roman" w:hAnsi="Times New Roman" w:cs="Times New Roman"/>
              </w:rPr>
              <w:t>S110A</w:t>
            </w:r>
            <w:r>
              <w:rPr>
                <w:rFonts w:ascii="Times New Roman" w:hAnsi="Times New Roman" w:cs="Times New Roman"/>
              </w:rPr>
              <w:t>-</w:t>
            </w:r>
            <w:r w:rsidRPr="00D978F3">
              <w:rPr>
                <w:rFonts w:ascii="Times New Roman" w:hAnsi="Times New Roman" w:cs="Times New Roman"/>
              </w:rPr>
              <w:t>antisense</w:t>
            </w:r>
          </w:p>
          <w:p w14:paraId="5C2F6E69" w14:textId="77777777" w:rsidR="00BB7BF5" w:rsidRPr="00D978F3" w:rsidRDefault="00BB7BF5" w:rsidP="002B3EDD">
            <w:pPr>
              <w:rPr>
                <w:rFonts w:ascii="Courier New" w:hAnsi="Courier New" w:cs="Courier New"/>
                <w:sz w:val="20"/>
                <w:szCs w:val="20"/>
              </w:rPr>
            </w:pPr>
            <w:r w:rsidRPr="00D978F3">
              <w:rPr>
                <w:rFonts w:ascii="Courier New" w:hAnsi="Courier New" w:cs="Courier New"/>
                <w:sz w:val="20"/>
                <w:szCs w:val="20"/>
              </w:rPr>
              <w:t>[PHOS]AGCCGCGTGTATAGCTTCTCTGATTTCATCACC</w:t>
            </w:r>
          </w:p>
        </w:tc>
        <w:tc>
          <w:tcPr>
            <w:tcW w:w="2250" w:type="dxa"/>
            <w:shd w:val="clear" w:color="auto" w:fill="auto"/>
          </w:tcPr>
          <w:p w14:paraId="22AB8D7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063721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2A5F91A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17DE56D1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7B8E1B9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shd w:val="clear" w:color="auto" w:fill="auto"/>
          </w:tcPr>
          <w:p w14:paraId="15C4CED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063721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shd w:val="clear" w:color="auto" w:fill="auto"/>
          </w:tcPr>
          <w:p w14:paraId="3A3ED78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im Bio</w:t>
            </w:r>
          </w:p>
        </w:tc>
      </w:tr>
      <w:tr w:rsidR="00BB7BF5" w:rsidRPr="00D764CC" w14:paraId="04E9203B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47B5596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shd w:val="clear" w:color="auto" w:fill="auto"/>
          </w:tcPr>
          <w:p w14:paraId="1334B21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shd w:val="clear" w:color="auto" w:fill="auto"/>
          </w:tcPr>
          <w:p w14:paraId="67A01F9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7A1DD5DA" w14:textId="77777777" w:rsidTr="002B3ED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7E861D45" w14:textId="77777777" w:rsidR="00BB7BF5" w:rsidRPr="00401EE3" w:rsidRDefault="00BB7BF5" w:rsidP="002B3EDD">
            <w:pPr>
              <w:rPr>
                <w:rFonts w:ascii="Times New Roman" w:hAnsi="Times New Roman" w:cs="Times New Roman"/>
                <w:b/>
              </w:rPr>
            </w:pPr>
            <w:r w:rsidRPr="00401EE3">
              <w:rPr>
                <w:rFonts w:ascii="Times New Roman" w:hAnsi="Times New Roman" w:cs="Times New Roman"/>
                <w:b/>
              </w:rPr>
              <w:t>Recombinant DNA</w:t>
            </w:r>
          </w:p>
        </w:tc>
      </w:tr>
      <w:tr w:rsidR="00BB7BF5" w:rsidRPr="00D764CC" w14:paraId="5005A3A1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  <w:bottom w:val="single" w:sz="4" w:space="0" w:color="auto"/>
            </w:tcBorders>
            <w:shd w:val="clear" w:color="auto" w:fill="auto"/>
          </w:tcPr>
          <w:p w14:paraId="65A1FAB6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tcBorders>
              <w:top w:val="single" w:sz="12" w:space="0" w:color="000000"/>
              <w:bottom w:val="single" w:sz="4" w:space="0" w:color="auto"/>
            </w:tcBorders>
            <w:shd w:val="clear" w:color="auto" w:fill="auto"/>
          </w:tcPr>
          <w:p w14:paraId="121C155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tcBorders>
              <w:top w:val="single" w:sz="12" w:space="0" w:color="000000"/>
              <w:bottom w:val="single" w:sz="4" w:space="0" w:color="auto"/>
            </w:tcBorders>
            <w:shd w:val="clear" w:color="auto" w:fill="auto"/>
          </w:tcPr>
          <w:p w14:paraId="5A6AD8A2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03B00214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3633D18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CAGGs-VZVgB</w:t>
            </w:r>
            <w:proofErr w:type="spellEnd"/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2B80E3" w14:textId="7E0002CA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VuYWdhPC9BdXRob3I+PFllYXI+MjAxMDwvWWVhcj48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VuYWdhPC9BdXRob3I+PFllYXI+MjAxMDwvWWVhcj48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</w:rPr>
            </w:r>
            <w:r w:rsidR="00427437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FC3CA9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63E93239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4C7536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pME18s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395816" w14:textId="0274659E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VuYWdhPC9BdXRob3I+PFllYXI+MjAxMDwvWWVhcj48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VuYWdhPC9BdXRob3I+PFllYXI+MjAxMDwvWWVhcj48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</w:rPr>
            </w:r>
            <w:r w:rsidR="00427437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F4F1B3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5EAF0F4D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389884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pME18s-</w:t>
            </w:r>
            <w:proofErr w:type="gramStart"/>
            <w:r w:rsidRPr="00D978F3">
              <w:rPr>
                <w:rFonts w:ascii="Times New Roman" w:hAnsi="Times New Roman" w:cs="Times New Roman"/>
              </w:rPr>
              <w:t>gH[</w:t>
            </w:r>
            <w:proofErr w:type="gramEnd"/>
            <w:r w:rsidRPr="00D978F3">
              <w:rPr>
                <w:rFonts w:ascii="Times New Roman" w:hAnsi="Times New Roman" w:cs="Times New Roman"/>
              </w:rPr>
              <w:t>TL]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3FB156" w14:textId="0B94EC6F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VuYWdhPC9BdXRob3I+PFllYXI+MjAxMDwvWWVhcj48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TdWVuYWdhPC9BdXRob3I+PFllYXI+MjAxMDwvWWVhcj48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</w:rPr>
            </w:r>
            <w:r w:rsidR="00427437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882D841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57B8C988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EAE711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ME18s-gH[V5]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AF7F2B" w14:textId="4A8C2318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Yang&lt;/Author&gt;&lt;Year&gt;2014&lt;/Year&gt;&lt;RecNum&gt;2&lt;/RecNum&gt;&lt;DisplayText&gt;[4]&lt;/DisplayText&gt;&lt;record&gt;&lt;rec-number&gt;2&lt;/rec-number&gt;&lt;foreign-keys&gt;&lt;key app="EN" db-id="5w0xdazd8pvx95ewvzmvsezl9zfxtxrz959s" timestamp="1604777915"&gt;2&lt;/key&gt;&lt;/foreign-keys&gt;&lt;ref-type name="Journal Article"&gt;17&lt;/ref-type&gt;&lt;contributors&gt;&lt;authors&gt;&lt;author&gt;Yang, E.&lt;/author&gt;&lt;author&gt;Arvin, A. M.&lt;/author&gt;&lt;author&gt;Oliver, S. L.&lt;/author&gt;&lt;/authors&gt;&lt;/contributors&gt;&lt;auth-address&gt;Departments of Pediatrics and Microbiology &amp;amp; Immunology, Stanford University School of Medicine, Stanford, California, United States of America.&lt;/auth-address&gt;&lt;titles&gt;&lt;title&gt;The cytoplasmic domain of varicella-zoster virus glycoprotein H regulates syncytia formation and skin pathogenesis&lt;/title&gt;&lt;secondary-title&gt;PLoS Pathog&lt;/secondary-title&gt;&lt;/titles&gt;&lt;periodical&gt;&lt;full-title&gt;PLoS Pathog&lt;/full-title&gt;&lt;/periodical&gt;&lt;pages&gt;e1004173&lt;/pages&gt;&lt;volume&gt;10&lt;/volume&gt;&lt;number&gt;5&lt;/number&gt;&lt;keywords&gt;&lt;keyword&gt;Animals&lt;/keyword&gt;&lt;keyword&gt;Cell Fusion&lt;/keyword&gt;&lt;keyword&gt;Herpesvirus 3, Human/*metabolism&lt;/keyword&gt;&lt;keyword&gt;Humans&lt;/keyword&gt;&lt;keyword&gt;Membrane Glycoproteins/immunology/*metabolism&lt;/keyword&gt;&lt;keyword&gt;Mice&lt;/keyword&gt;&lt;keyword&gt;Mice, SCID&lt;/keyword&gt;&lt;keyword&gt;Skin/*immunology/metabolism/virology&lt;/keyword&gt;&lt;keyword&gt;Viral Proteins/immunology/*metabolism&lt;/keyword&gt;&lt;keyword&gt;Virion/metabolism&lt;/keyword&gt;&lt;keyword&gt;Virus Replication/immunology/*physiology&lt;/keyword&gt;&lt;/keywords&gt;&lt;dates&gt;&lt;year&gt;2014&lt;/year&gt;&lt;pub-dates&gt;&lt;date&gt;May&lt;/date&gt;&lt;/pub-dates&gt;&lt;/dates&gt;&lt;isbn&gt;1553-7374 (Electronic)&amp;#xD;1553-7366 (Linking)&lt;/isbn&gt;&lt;accession-num&gt;24874654&lt;/accession-num&gt;&lt;urls&gt;&lt;related-urls&gt;&lt;url&gt;https://www.ncbi.nlm.nih.gov/pubmed/24874654&lt;/url&gt;&lt;/related-urls&gt;&lt;/urls&gt;&lt;custom2&gt;PMC4038623&lt;/custom2&gt;&lt;electronic-resource-num&gt;10.1371/journal.ppat.100417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9AE888A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322DD3B0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7185779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pCDNA3.1</w:t>
            </w:r>
            <w:r>
              <w:rPr>
                <w:rFonts w:ascii="Times New Roman" w:hAnsi="Times New Roman" w:cs="Times New Roman"/>
              </w:rPr>
              <w:t>(+)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E09A7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itrogen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292BB71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663C49CF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31EE786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pCDNA3.1-gL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3A4B853" w14:textId="083175DF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Vleck&lt;/Author&gt;&lt;Year&gt;2011&lt;/Year&gt;&lt;RecNum&gt;22&lt;/RecNum&gt;&lt;DisplayText&gt;[9]&lt;/DisplayText&gt;&lt;record&gt;&lt;rec-number&gt;22&lt;/rec-number&gt;&lt;foreign-keys&gt;&lt;key app="EN" db-id="5w0xdazd8pvx95ewvzmvsezl9zfxtxrz959s" timestamp="1604777918"&gt;22&lt;/key&gt;&lt;/foreign-keys&gt;&lt;ref-type name="Journal Article"&gt;17&lt;/ref-type&gt;&lt;contributors&gt;&lt;authors&gt;&lt;author&gt;Vleck, S. E.&lt;/author&gt;&lt;author&gt;Oliver, S. L.&lt;/author&gt;&lt;author&gt;Brady, J. J.&lt;/author&gt;&lt;author&gt;Blau, H. M.&lt;/author&gt;&lt;author&gt;Rajamani, J.&lt;/author&gt;&lt;author&gt;Sommer, M. H.&lt;/author&gt;&lt;author&gt;Arvin, A. M.&lt;/author&gt;&lt;/authors&gt;&lt;/contributors&gt;&lt;auth-address&gt;Department of Pediatrics, Stanford University School of Medicine, Stanford, CA 94305, USA. sevleck@stanford.edu&lt;/auth-address&gt;&lt;titles&gt;&lt;title&gt;Structure-function analysis of varicella-zoster virus glycoprotein H identifies domain-specific roles for fusion and skin tropism&lt;/title&gt;&lt;secondary-title&gt;Proc Natl Acad Sci U S A&lt;/secondary-title&gt;&lt;/titles&gt;&lt;periodical&gt;&lt;full-title&gt;Proc Natl Acad Sci U S A&lt;/full-title&gt;&lt;/periodical&gt;&lt;pages&gt;18412-7&lt;/pages&gt;&lt;volume&gt;108&lt;/volume&gt;&lt;number&gt;45&lt;/number&gt;&lt;keywords&gt;&lt;keyword&gt;Herpesvirus 3, Human/pathogenicity/*physiology&lt;/keyword&gt;&lt;keyword&gt;Membrane Fusion/*physiology&lt;/keyword&gt;&lt;keyword&gt;Models, Molecular&lt;/keyword&gt;&lt;keyword&gt;Mutagenesis, Site-Directed&lt;/keyword&gt;&lt;keyword&gt;Skin/*virology&lt;/keyword&gt;&lt;keyword&gt;Structure-Activity Relationship&lt;/keyword&gt;&lt;keyword&gt;Viral Envelope Proteins/*chemistry/genetics/*physiology&lt;/keyword&gt;&lt;keyword&gt;Viral Tropism/*physiology&lt;/keyword&gt;&lt;keyword&gt;Virulence&lt;/keyword&gt;&lt;keyword&gt;Virus Replication&lt;/keyword&gt;&lt;/keywords&gt;&lt;dates&gt;&lt;year&gt;2011&lt;/year&gt;&lt;pub-dates&gt;&lt;date&gt;Nov 8&lt;/date&gt;&lt;/pub-dates&gt;&lt;/dates&gt;&lt;isbn&gt;1091-6490 (Electronic)&amp;#xD;0027-8424 (Linking)&lt;/isbn&gt;&lt;accession-num&gt;22025718&lt;/accession-num&gt;&lt;urls&gt;&lt;related-urls&gt;&lt;url&gt;https://www.ncbi.nlm.nih.gov/pubmed/22025718&lt;/url&gt;&lt;/related-urls&gt;&lt;/urls&gt;&lt;custom2&gt;PMC3215059&lt;/custom2&gt;&lt;electronic-resource-num&gt;10.1073/pnas.1111333108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1402E48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6F79A92D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1E8793E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Bud</w:t>
            </w:r>
            <w:proofErr w:type="spellEnd"/>
            <w:r>
              <w:rPr>
                <w:rFonts w:ascii="Times New Roman" w:hAnsi="Times New Roman" w:cs="Times New Roman"/>
              </w:rPr>
              <w:t>-gE/</w:t>
            </w:r>
            <w:proofErr w:type="spellStart"/>
            <w:r>
              <w:rPr>
                <w:rFonts w:ascii="Times New Roman" w:hAnsi="Times New Roman" w:cs="Times New Roman"/>
              </w:rPr>
              <w:t>gI</w:t>
            </w:r>
            <w:proofErr w:type="spellEnd"/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8020B5" w14:textId="51508B0E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PbGl2ZXI8L0F1dGhvcj48WWVhcj4yMDExPC9ZZWFyPjxS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=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PbGl2ZXI8L0F1dGhvcj48WWVhcj4yMDExPC9ZZWFyPjxS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=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</w:rPr>
            </w:r>
            <w:r w:rsidR="00427437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10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7389C8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1EC07540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5C164A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CCFE0E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F518AC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194A8BE5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5EC7E7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lastRenderedPageBreak/>
              <w:t>pCAGGs</w:t>
            </w:r>
            <w:proofErr w:type="spellEnd"/>
            <w:r w:rsidRPr="00D978F3">
              <w:rPr>
                <w:rFonts w:ascii="Times New Roman" w:hAnsi="Times New Roman" w:cs="Times New Roman"/>
              </w:rPr>
              <w:t>-gB[K109A]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27D6D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C03521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69BB7D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0D75D697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BE58FBB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CAGGs</w:t>
            </w:r>
            <w:proofErr w:type="spellEnd"/>
            <w:r w:rsidRPr="00D978F3">
              <w:rPr>
                <w:rFonts w:ascii="Times New Roman" w:hAnsi="Times New Roman" w:cs="Times New Roman"/>
              </w:rPr>
              <w:t>-gB[K109</w:t>
            </w:r>
            <w:r>
              <w:rPr>
                <w:rFonts w:ascii="Times New Roman" w:hAnsi="Times New Roman" w:cs="Times New Roman"/>
              </w:rPr>
              <w:t>R</w:t>
            </w:r>
            <w:r w:rsidRPr="00D978F3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C7D3F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1BC588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24C46000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CB60CB5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CAGGs</w:t>
            </w:r>
            <w:proofErr w:type="spellEnd"/>
            <w:r w:rsidRPr="00D978F3">
              <w:rPr>
                <w:rFonts w:ascii="Times New Roman" w:hAnsi="Times New Roman" w:cs="Times New Roman"/>
              </w:rPr>
              <w:t>-gB[S110A]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12823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41BACE3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5D775A6B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CA3AA2E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CAGGs</w:t>
            </w:r>
            <w:proofErr w:type="spellEnd"/>
            <w:r w:rsidRPr="00D978F3">
              <w:rPr>
                <w:rFonts w:ascii="Times New Roman" w:hAnsi="Times New Roman" w:cs="Times New Roman"/>
              </w:rPr>
              <w:t>-gB[Q111A]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DC479C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81BE8A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4C6B981D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D4B41B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CAGGs</w:t>
            </w:r>
            <w:proofErr w:type="spellEnd"/>
            <w:r w:rsidRPr="00D978F3">
              <w:rPr>
                <w:rFonts w:ascii="Times New Roman" w:hAnsi="Times New Roman" w:cs="Times New Roman"/>
              </w:rPr>
              <w:t>-gB[D112A]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0E459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90FDF5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1EEC911E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B770E4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672CB4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EDEEBD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23262B77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87F82C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POKA</w:t>
            </w:r>
            <w:proofErr w:type="spellEnd"/>
            <w:r w:rsidRPr="00D978F3">
              <w:rPr>
                <w:rFonts w:ascii="Times New Roman" w:hAnsi="Times New Roman" w:cs="Times New Roman"/>
              </w:rPr>
              <w:t>-TK-GFP gB-</w:t>
            </w:r>
            <w:r>
              <w:rPr>
                <w:rFonts w:ascii="Times New Roman" w:hAnsi="Times New Roman" w:cs="Times New Roman"/>
              </w:rPr>
              <w:t>S</w:t>
            </w:r>
            <w:r w:rsidRPr="00D978F3">
              <w:rPr>
                <w:rFonts w:ascii="Times New Roman" w:hAnsi="Times New Roman" w:cs="Times New Roman"/>
              </w:rPr>
              <w:t>TEVV5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48ACB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217B922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3CAEF8BC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A5E2D1B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POKA</w:t>
            </w:r>
            <w:proofErr w:type="spellEnd"/>
            <w:r w:rsidRPr="00D978F3">
              <w:rPr>
                <w:rFonts w:ascii="Times New Roman" w:hAnsi="Times New Roman" w:cs="Times New Roman"/>
              </w:rPr>
              <w:t>-TK-GFP gB-TEVV5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F5131D" w14:textId="1DB15040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PbGl2ZXI8L0F1dGhvcj48WWVhcj4yMDIwPC9ZZWFyPjxS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</w:rPr>
            </w:r>
            <w:r w:rsidR="00427437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EB231E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35D2ECB8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F891F0A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POKA</w:t>
            </w:r>
            <w:proofErr w:type="spellEnd"/>
            <w:r>
              <w:rPr>
                <w:rFonts w:ascii="Times New Roman" w:hAnsi="Times New Roman" w:cs="Times New Roman"/>
              </w:rPr>
              <w:t>-TK-GFP gB-TEVV5 gB[K</w:t>
            </w:r>
            <w:r w:rsidRPr="00D978F3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09</w:t>
            </w:r>
            <w:r w:rsidRPr="00D978F3">
              <w:rPr>
                <w:rFonts w:ascii="Times New Roman" w:hAnsi="Times New Roman" w:cs="Times New Roman"/>
              </w:rPr>
              <w:t>A]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7874D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1676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A27040B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71BE4E18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7D016B2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POKA</w:t>
            </w:r>
            <w:proofErr w:type="spellEnd"/>
            <w:r>
              <w:rPr>
                <w:rFonts w:ascii="Times New Roman" w:hAnsi="Times New Roman" w:cs="Times New Roman"/>
              </w:rPr>
              <w:t>-TK-GFP gB-TEVV5 gB[K</w:t>
            </w:r>
            <w:r w:rsidRPr="00D978F3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09R</w:t>
            </w:r>
            <w:r w:rsidRPr="00D978F3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03B24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1676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DB6BAA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700AF753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CC6D9F1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POKA</w:t>
            </w:r>
            <w:proofErr w:type="spellEnd"/>
            <w:r w:rsidRPr="00D978F3">
              <w:rPr>
                <w:rFonts w:ascii="Times New Roman" w:hAnsi="Times New Roman" w:cs="Times New Roman"/>
              </w:rPr>
              <w:t>-TK-GFP gB-TEVV5 gB[S110A]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A3C9B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D7D6EA8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0DEF1853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FBF1240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POKA</w:t>
            </w:r>
            <w:proofErr w:type="spellEnd"/>
            <w:r w:rsidRPr="00D978F3">
              <w:rPr>
                <w:rFonts w:ascii="Times New Roman" w:hAnsi="Times New Roman" w:cs="Times New Roman"/>
              </w:rPr>
              <w:t>-TK-GFP gB-TEVV5 gB[Q111A]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2C1F0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7B03508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5262CA89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84E645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pPOKA</w:t>
            </w:r>
            <w:proofErr w:type="spellEnd"/>
            <w:r w:rsidRPr="00D978F3">
              <w:rPr>
                <w:rFonts w:ascii="Times New Roman" w:hAnsi="Times New Roman" w:cs="Times New Roman"/>
              </w:rPr>
              <w:t>-TK-GFP gB-TEVV5 gB[D112A]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D82AEC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is paper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97897C2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68CECBB1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</w:tcBorders>
            <w:shd w:val="clear" w:color="auto" w:fill="auto"/>
          </w:tcPr>
          <w:p w14:paraId="3300DA8A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</w:tcPr>
          <w:p w14:paraId="42CCA1C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tcBorders>
              <w:top w:val="single" w:sz="4" w:space="0" w:color="auto"/>
            </w:tcBorders>
            <w:shd w:val="clear" w:color="auto" w:fill="auto"/>
          </w:tcPr>
          <w:p w14:paraId="3F66E0E7" w14:textId="77777777" w:rsidR="00BB7BF5" w:rsidRPr="00D978F3" w:rsidRDefault="00BB7BF5" w:rsidP="002B3EDD">
            <w:pPr>
              <w:pStyle w:val="Default"/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3EFB95CC" w14:textId="77777777" w:rsidTr="002B3ED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606933F8" w14:textId="77777777" w:rsidR="00BB7BF5" w:rsidRPr="00D978F3" w:rsidRDefault="00BB7BF5" w:rsidP="002B3EDD">
            <w:pPr>
              <w:rPr>
                <w:rFonts w:ascii="Times New Roman" w:hAnsi="Times New Roman" w:cs="Times New Roman"/>
                <w:b/>
              </w:rPr>
            </w:pPr>
            <w:r w:rsidRPr="00D978F3">
              <w:rPr>
                <w:rFonts w:ascii="Times New Roman" w:hAnsi="Times New Roman" w:cs="Times New Roman"/>
                <w:b/>
              </w:rPr>
              <w:t>Software and Algorithms</w:t>
            </w:r>
          </w:p>
        </w:tc>
      </w:tr>
      <w:tr w:rsidR="00BB7BF5" w:rsidRPr="00D764CC" w14:paraId="3F10E153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  <w:bottom w:val="single" w:sz="8" w:space="0" w:color="auto"/>
            </w:tcBorders>
            <w:shd w:val="clear" w:color="auto" w:fill="auto"/>
          </w:tcPr>
          <w:p w14:paraId="54AE91B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SerialEM</w:t>
            </w:r>
            <w:proofErr w:type="spellEnd"/>
          </w:p>
        </w:tc>
        <w:tc>
          <w:tcPr>
            <w:tcW w:w="2250" w:type="dxa"/>
            <w:tcBorders>
              <w:top w:val="single" w:sz="12" w:space="0" w:color="000000"/>
              <w:bottom w:val="single" w:sz="8" w:space="0" w:color="auto"/>
            </w:tcBorders>
            <w:shd w:val="clear" w:color="auto" w:fill="auto"/>
          </w:tcPr>
          <w:p w14:paraId="481A0FAC" w14:textId="358F23BE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Mastronarde&lt;/Author&gt;&lt;Year&gt;2005&lt;/Year&gt;&lt;RecNum&gt;58&lt;/RecNum&gt;&lt;DisplayText&gt;[11]&lt;/DisplayText&gt;&lt;record&gt;&lt;rec-number&gt;58&lt;/rec-number&gt;&lt;foreign-keys&gt;&lt;key app="EN" db-id="exfxzsr0ne0pfaerd06v0xxeeravpexdt2pz" timestamp="1604781318"&gt;58&lt;/key&gt;&lt;/foreign-keys&gt;&lt;ref-type name="Journal Article"&gt;17&lt;/ref-type&gt;&lt;contributors&gt;&lt;authors&gt;&lt;author&gt;Mastronarde, D. N.&lt;/author&gt;&lt;/authors&gt;&lt;/contributors&gt;&lt;auth-address&gt;Boulder Laboratory for Three-Dimensional Electron Microscopy of Cells, Department of Molecular, Cellular, and Developmental Biology, University of Colorado, Boulder, CO 80309, USA. mast@colorado.edu&lt;/auth-address&gt;&lt;titles&gt;&lt;title&gt;Automated electron microscope tomography using robust prediction of specimen movements&lt;/title&gt;&lt;secondary-title&gt;J Struct Biol&lt;/secondary-title&gt;&lt;/titles&gt;&lt;periodical&gt;&lt;full-title&gt;J Struct Biol&lt;/full-title&gt;&lt;/periodical&gt;&lt;pages&gt;36-51&lt;/pages&gt;&lt;volume&gt;152&lt;/volume&gt;&lt;number&gt;1&lt;/number&gt;&lt;keywords&gt;&lt;keyword&gt;Image Processing, Computer-Assisted&lt;/keyword&gt;&lt;keyword&gt;Imaging, Three-Dimensional/instrumentation/*methods&lt;/keyword&gt;&lt;keyword&gt;Microscopy, Electron/instrumentation/*methods&lt;/keyword&gt;&lt;keyword&gt;Software Design&lt;/keyword&gt;&lt;keyword&gt;Tomography/instrumentation/*methods&lt;/keyword&gt;&lt;keyword&gt;User-Computer Interface&lt;/keyword&gt;&lt;/keywords&gt;&lt;dates&gt;&lt;year&gt;2005&lt;/year&gt;&lt;pub-dates&gt;&lt;date&gt;Oct&lt;/date&gt;&lt;/pub-dates&gt;&lt;/dates&gt;&lt;isbn&gt;1047-8477 (Print)&amp;#xD;1047-8477 (Linking)&lt;/isbn&gt;&lt;accession-num&gt;16182563&lt;/accession-num&gt;&lt;urls&gt;&lt;related-urls&gt;&lt;url&gt;https://www.ncbi.nlm.nih.gov/pubmed/16182563&lt;/url&gt;&lt;/related-urls&gt;&lt;/urls&gt;&lt;electronic-resource-num&gt;10.1016/j.jsb.2005.07.00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1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tcBorders>
              <w:top w:val="single" w:sz="12" w:space="0" w:color="000000"/>
              <w:bottom w:val="single" w:sz="8" w:space="0" w:color="auto"/>
            </w:tcBorders>
            <w:shd w:val="clear" w:color="auto" w:fill="auto"/>
          </w:tcPr>
          <w:p w14:paraId="2AD817A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2A262D">
              <w:rPr>
                <w:rFonts w:ascii="Times New Roman" w:hAnsi="Times New Roman" w:cs="Times New Roman"/>
              </w:rPr>
              <w:t>http://bio3d.colorado.edu/SerialEM/</w:t>
            </w:r>
          </w:p>
        </w:tc>
      </w:tr>
      <w:tr w:rsidR="00BB7BF5" w:rsidRPr="00D764CC" w14:paraId="522BF56B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8" w:space="0" w:color="auto"/>
            </w:tcBorders>
            <w:shd w:val="clear" w:color="auto" w:fill="auto"/>
          </w:tcPr>
          <w:p w14:paraId="05A0FDB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Relion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v</w:t>
            </w:r>
            <w:r w:rsidRPr="00D978F3">
              <w:rPr>
                <w:rFonts w:ascii="Times New Roman" w:hAnsi="Times New Roman" w:cs="Times New Roman"/>
              </w:rPr>
              <w:t>3.0</w:t>
            </w:r>
          </w:p>
        </w:tc>
        <w:tc>
          <w:tcPr>
            <w:tcW w:w="2250" w:type="dxa"/>
            <w:tcBorders>
              <w:top w:val="single" w:sz="8" w:space="0" w:color="auto"/>
            </w:tcBorders>
            <w:shd w:val="clear" w:color="auto" w:fill="auto"/>
          </w:tcPr>
          <w:p w14:paraId="0C319FFC" w14:textId="71A7E1FE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aaXZhbm92PC9BdXRob3I+PFllYXI+MjAxODwvWWVhcj48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aaXZhbm92PC9BdXRob3I+PFllYXI+MjAxODwvWWVhcj48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</w:rPr>
            </w:r>
            <w:r w:rsidR="00427437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12, 1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tcBorders>
              <w:top w:val="single" w:sz="8" w:space="0" w:color="auto"/>
            </w:tcBorders>
            <w:shd w:val="clear" w:color="auto" w:fill="auto"/>
          </w:tcPr>
          <w:p w14:paraId="66D345D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2A262D">
              <w:rPr>
                <w:rFonts w:ascii="Times New Roman" w:hAnsi="Times New Roman" w:cs="Times New Roman"/>
              </w:rPr>
              <w:t>https://bitbucket.org/scheres/relion-3.0_beta/src/master/</w:t>
            </w:r>
          </w:p>
        </w:tc>
      </w:tr>
      <w:tr w:rsidR="00BB7BF5" w:rsidRPr="00D764CC" w14:paraId="52BC1F85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8" w:space="0" w:color="auto"/>
            </w:tcBorders>
            <w:shd w:val="clear" w:color="auto" w:fill="auto"/>
          </w:tcPr>
          <w:p w14:paraId="7B72E44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esMap</w:t>
            </w:r>
            <w:proofErr w:type="spellEnd"/>
            <w:r>
              <w:rPr>
                <w:rFonts w:ascii="Times New Roman" w:hAnsi="Times New Roman" w:cs="Times New Roman"/>
              </w:rPr>
              <w:t xml:space="preserve"> v1.95</w:t>
            </w:r>
          </w:p>
        </w:tc>
        <w:tc>
          <w:tcPr>
            <w:tcW w:w="2250" w:type="dxa"/>
            <w:tcBorders>
              <w:top w:val="single" w:sz="8" w:space="0" w:color="auto"/>
            </w:tcBorders>
            <w:shd w:val="clear" w:color="auto" w:fill="auto"/>
          </w:tcPr>
          <w:p w14:paraId="01AD8DC2" w14:textId="491B71D3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Kucukelbir&lt;/Author&gt;&lt;Year&gt;2014&lt;/Year&gt;&lt;RecNum&gt;70&lt;/RecNum&gt;&lt;DisplayText&gt;[14]&lt;/DisplayText&gt;&lt;record&gt;&lt;rec-number&gt;70&lt;/rec-number&gt;&lt;foreign-keys&gt;&lt;key app="EN" db-id="exfxzsr0ne0pfaerd06v0xxeeravpexdt2pz" timestamp="1604781320"&gt;70&lt;/key&gt;&lt;/foreign-keys&gt;&lt;ref-type name="Journal Article"&gt;17&lt;/ref-type&gt;&lt;contributors&gt;&lt;authors&gt;&lt;author&gt;Kucukelbir, A.&lt;/author&gt;&lt;author&gt;Sigworth, F. J.&lt;/author&gt;&lt;author&gt;Tagare, H. D.&lt;/author&gt;&lt;/authors&gt;&lt;/contributors&gt;&lt;auth-address&gt;Department of Biomedical Engineering, Yale University, New Haven, Connecticut, USA.&amp;#xD;1] Department of Biomedical Engineering, Yale University, New Haven, Connecticut, USA. [2] Department of Cellular and Molecular Physiology, Yale University, New Haven, Connecticut, USA.&amp;#xD;1] Department of Biomedical Engineering, Yale University, New Haven, Connecticut, USA. [2] Department of Diagnostic Radiology, Yale University, New Haven, Connecticut, USA.&lt;/auth-address&gt;&lt;titles&gt;&lt;title&gt;Quantifying the local resolution of cryo-EM density maps&lt;/title&gt;&lt;secondary-title&gt;Nat Methods&lt;/secondary-title&gt;&lt;/titles&gt;&lt;periodical&gt;&lt;full-title&gt;Nat Methods&lt;/full-title&gt;&lt;/periodical&gt;&lt;pages&gt;63-5&lt;/pages&gt;&lt;volume&gt;11&lt;/volume&gt;&lt;number&gt;1&lt;/number&gt;&lt;keywords&gt;&lt;keyword&gt;Algorithms&lt;/keyword&gt;&lt;keyword&gt;Alleles&lt;/keyword&gt;&lt;keyword&gt;Cryoelectron Microscopy/*methods&lt;/keyword&gt;&lt;keyword&gt;Fourier Analysis&lt;/keyword&gt;&lt;keyword&gt;Imaging, Three-Dimensional&lt;/keyword&gt;&lt;keyword&gt;Likelihood Functions&lt;/keyword&gt;&lt;keyword&gt;Models, Theoretical&lt;/keyword&gt;&lt;keyword&gt;Normal Distribution&lt;/keyword&gt;&lt;keyword&gt;Proteins/*chemistry&lt;/keyword&gt;&lt;keyword&gt;Ribosomes/chemistry&lt;/keyword&gt;&lt;keyword&gt;Software&lt;/keyword&gt;&lt;keyword&gt;Viruses/chemistry&lt;/keyword&gt;&lt;/keywords&gt;&lt;dates&gt;&lt;year&gt;2014&lt;/year&gt;&lt;pub-dates&gt;&lt;date&gt;Jan&lt;/date&gt;&lt;/pub-dates&gt;&lt;/dates&gt;&lt;isbn&gt;1548-7105 (Electronic)&amp;#xD;1548-7091 (Linking)&lt;/isbn&gt;&lt;accession-num&gt;24213166&lt;/accession-num&gt;&lt;urls&gt;&lt;related-urls&gt;&lt;url&gt;https://www.ncbi.nlm.nih.gov/pubmed/24213166&lt;/url&gt;&lt;/related-urls&gt;&lt;/urls&gt;&lt;custom2&gt;PMC3903095&lt;/custom2&gt;&lt;electronic-resource-num&gt;10.1038/nmeth.2727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1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tcBorders>
              <w:top w:val="single" w:sz="8" w:space="0" w:color="auto"/>
            </w:tcBorders>
            <w:shd w:val="clear" w:color="auto" w:fill="auto"/>
          </w:tcPr>
          <w:p w14:paraId="7A24040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E13B0F">
              <w:rPr>
                <w:rFonts w:ascii="Times New Roman" w:hAnsi="Times New Roman" w:cs="Times New Roman"/>
              </w:rPr>
              <w:t>https://sourceforge.net/projects/resmap-latest/</w:t>
            </w:r>
          </w:p>
        </w:tc>
      </w:tr>
      <w:tr w:rsidR="00BB7BF5" w:rsidRPr="00D764CC" w14:paraId="50BC70FC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1612161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UCSF Chimera v1.13.1</w:t>
            </w:r>
          </w:p>
        </w:tc>
        <w:tc>
          <w:tcPr>
            <w:tcW w:w="2250" w:type="dxa"/>
            <w:shd w:val="clear" w:color="auto" w:fill="auto"/>
          </w:tcPr>
          <w:p w14:paraId="4EE67C52" w14:textId="234F9555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Pettersen&lt;/Author&gt;&lt;Year&gt;2004&lt;/Year&gt;&lt;RecNum&gt;73&lt;/RecNum&gt;&lt;DisplayText&gt;[15]&lt;/DisplayText&gt;&lt;record&gt;&lt;rec-number&gt;73&lt;/rec-number&gt;&lt;foreign-keys&gt;&lt;key app="EN" db-id="exfxzsr0ne0pfaerd06v0xxeeravpexdt2pz" timestamp="1604781321"&gt;73&lt;/key&gt;&lt;/foreign-keys&gt;&lt;ref-type name="Journal Article"&gt;17&lt;/ref-type&gt;&lt;contributors&gt;&lt;authors&gt;&lt;author&gt;Pettersen, E. F.&lt;/author&gt;&lt;author&gt;Goddard, T. D.&lt;/author&gt;&lt;author&gt;Huang, C. C.&lt;/author&gt;&lt;author&gt;Couch, G. S.&lt;/author&gt;&lt;author&gt;Greenblatt, D. M.&lt;/author&gt;&lt;author&gt;Meng, E. C.&lt;/author&gt;&lt;author&gt;Ferrin, T. E.&lt;/author&gt;&lt;/authors&gt;&lt;/contributors&gt;&lt;auth-address&gt;Computer Graphics Laboratory, Department of Pharmaceutical Chemistry, University of California, 600 16th Street, San Francisco, California 94143-2240, USA.&lt;/auth-address&gt;&lt;titles&gt;&lt;title&gt;UCSF Chimera--a visualization system for exploratory research and analysis&lt;/title&gt;&lt;secondary-title&gt;J Comput Chem&lt;/secondary-title&gt;&lt;/titles&gt;&lt;periodical&gt;&lt;full-title&gt;J Comput Chem&lt;/full-title&gt;&lt;/periodical&gt;&lt;pages&gt;1605-12&lt;/pages&gt;&lt;volume&gt;25&lt;/volume&gt;&lt;number&gt;13&lt;/number&gt;&lt;keywords&gt;&lt;keyword&gt;Amino Acid Sequence&lt;/keyword&gt;&lt;keyword&gt;Computer Graphics&lt;/keyword&gt;&lt;keyword&gt;*Models, Molecular&lt;/keyword&gt;&lt;keyword&gt;Molecular Conformation&lt;/keyword&gt;&lt;keyword&gt;Molecular Sequence Data&lt;/keyword&gt;&lt;keyword&gt;Research&lt;/keyword&gt;&lt;keyword&gt;*Sequence Alignment&lt;/keyword&gt;&lt;keyword&gt;*Software&lt;/keyword&gt;&lt;keyword&gt;Thermodynamics&lt;/keyword&gt;&lt;/keywords&gt;&lt;dates&gt;&lt;year&gt;2004&lt;/year&gt;&lt;pub-dates&gt;&lt;date&gt;Oct&lt;/date&gt;&lt;/pub-dates&gt;&lt;/dates&gt;&lt;isbn&gt;0192-8651 (Print)&amp;#xD;0192-8651 (Linking)&lt;/isbn&gt;&lt;accession-num&gt;15264254&lt;/accession-num&gt;&lt;urls&gt;&lt;related-urls&gt;&lt;url&gt;http://www.ncbi.nlm.nih.gov/pubmed/15264254&lt;/url&gt;&lt;/related-urls&gt;&lt;/urls&gt;&lt;electronic-resource-num&gt;10.1002/jcc.20084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1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7B3C3B5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E13B0F">
              <w:rPr>
                <w:rFonts w:ascii="Times New Roman" w:hAnsi="Times New Roman" w:cs="Times New Roman"/>
              </w:rPr>
              <w:t>http://www.cgl.ucsf.edu/chimera/</w:t>
            </w:r>
          </w:p>
        </w:tc>
      </w:tr>
      <w:tr w:rsidR="00BB7BF5" w:rsidRPr="00D764CC" w14:paraId="0C65AEDF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6847566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ModelZ</w:t>
            </w:r>
            <w:proofErr w:type="spellEnd"/>
          </w:p>
        </w:tc>
        <w:tc>
          <w:tcPr>
            <w:tcW w:w="2250" w:type="dxa"/>
            <w:shd w:val="clear" w:color="auto" w:fill="auto"/>
          </w:tcPr>
          <w:p w14:paraId="13C9911F" w14:textId="73C4139E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Pintilie&lt;/Author&gt;&lt;Year&gt;2018&lt;/Year&gt;&lt;RecNum&gt;77&lt;/RecNum&gt;&lt;DisplayText&gt;[16]&lt;/DisplayText&gt;&lt;record&gt;&lt;rec-number&gt;77&lt;/rec-number&gt;&lt;foreign-keys&gt;&lt;key app="EN" db-id="fadawt9r6etapvesteppvdf5szszv2rzsxx2" timestamp="1572554745"&gt;77&lt;/key&gt;&lt;/foreign-keys&gt;&lt;ref-type name="Journal Article"&gt;17&lt;/ref-type&gt;&lt;contributors&gt;&lt;authors&gt;&lt;author&gt;Pintilie, G.&lt;/author&gt;&lt;author&gt;Chiu, W.&lt;/author&gt;&lt;/authors&gt;&lt;/contributors&gt;&lt;auth-address&gt;Department of Bioengineering, Stanford University, Stanford, CA 94305, USA. Electronic address: gregdp@gmail.com.&amp;#xD;Department of Bioengineering, Stanford University, Stanford, CA 94305, USA.&lt;/auth-address&gt;&lt;titles&gt;&lt;title&gt;Assessment of Structural Features in Cryo-EM Density Maps using SSE and Side Chain Z-Scores&lt;/title&gt;&lt;secondary-title&gt;J Struct Biol&lt;/secondary-title&gt;&lt;/titles&gt;&lt;periodical&gt;&lt;full-title&gt;J Struct Biol&lt;/full-title&gt;&lt;/periodical&gt;&lt;keywords&gt;&lt;keyword&gt;Cryo-Electron Microscopy&lt;/keyword&gt;&lt;keyword&gt;Proteins&lt;/keyword&gt;&lt;keyword&gt;Secondary Structures&lt;/keyword&gt;&lt;keyword&gt;Side Chains&lt;/keyword&gt;&lt;keyword&gt;Statistics&lt;/keyword&gt;&lt;/keywords&gt;&lt;dates&gt;&lt;year&gt;2018&lt;/year&gt;&lt;pub-dates&gt;&lt;date&gt;Aug 22&lt;/date&gt;&lt;/pub-dates&gt;&lt;/dates&gt;&lt;isbn&gt;1095-8657 (Electronic)&amp;#xD;1047-8477 (Linking)&lt;/isbn&gt;&lt;accession-num&gt;30144506&lt;/accession-num&gt;&lt;urls&gt;&lt;related-urls&gt;&lt;url&gt;https://www.ncbi.nlm.nih.gov/pubmed/30144506&lt;/url&gt;&lt;/related-urls&gt;&lt;/urls&gt;&lt;electronic-resource-num&gt;10.1016/j.jsb.2018.08.01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1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36D1097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307480">
              <w:rPr>
                <w:rFonts w:ascii="Times New Roman" w:hAnsi="Times New Roman" w:cs="Times New Roman"/>
              </w:rPr>
              <w:t>https://cryoem.slac.stanford.edu/ncmi/resources/software/modelz</w:t>
            </w:r>
          </w:p>
        </w:tc>
      </w:tr>
      <w:tr w:rsidR="00BB7BF5" w:rsidRPr="00D764CC" w14:paraId="24842260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33F245C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enix</w:t>
            </w:r>
          </w:p>
        </w:tc>
        <w:tc>
          <w:tcPr>
            <w:tcW w:w="2250" w:type="dxa"/>
            <w:shd w:val="clear" w:color="auto" w:fill="auto"/>
          </w:tcPr>
          <w:p w14:paraId="706CAA6D" w14:textId="074B289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Adams&lt;/Author&gt;&lt;Year&gt;2010&lt;/Year&gt;&lt;RecNum&gt;66&lt;/RecNum&gt;&lt;DisplayText&gt;[17]&lt;/DisplayText&gt;&lt;record&gt;&lt;rec-number&gt;66&lt;/rec-number&gt;&lt;foreign-keys&gt;&lt;key app="EN" db-id="exfxzsr0ne0pfaerd06v0xxeeravpexdt2pz" timestamp="1604781320"&gt;66&lt;/key&gt;&lt;/foreign-keys&gt;&lt;ref-type name="Journal Article"&gt;17&lt;/ref-type&gt;&lt;contributors&gt;&lt;authors&gt;&lt;author&gt;Adams, P. D.&lt;/author&gt;&lt;author&gt;Afonine, P. V.&lt;/author&gt;&lt;author&gt;Bunkoczi, G.&lt;/author&gt;&lt;author&gt;Chen, V. B.&lt;/author&gt;&lt;author&gt;Davis, I. W.&lt;/author&gt;&lt;author&gt;Echols, N.&lt;/author&gt;&lt;author&gt;Headd, J. J.&lt;/author&gt;&lt;author&gt;Hung, L. W.&lt;/author&gt;&lt;author&gt;Kapral, G. J.&lt;/author&gt;&lt;author&gt;Grosse-Kunstleve, R. W.&lt;/author&gt;&lt;author&gt;McCoy, A. J.&lt;/author&gt;&lt;author&gt;Moriarty, N. W.&lt;/author&gt;&lt;author&gt;Oeffner, R.&lt;/author&gt;&lt;author&gt;Read, R. J.&lt;/author&gt;&lt;author&gt;Richardson, D. C.&lt;/author&gt;&lt;author&gt;Richardson, J. S.&lt;/author&gt;&lt;author&gt;Terwilliger, T. C.&lt;/author&gt;&lt;author&gt;Zwart, P. H.&lt;/author&gt;&lt;/authors&gt;&lt;/contributors&gt;&lt;auth-address&gt;Lawrence Berkeley National Laboratory, Berkeley, CA 94720, USA. pdadams@lbl.gov&lt;/auth-address&gt;&lt;titles&gt;&lt;title&gt;PHENIX: a comprehensive Python-based system for macromolecular structure solution&lt;/title&gt;&lt;secondary-title&gt;Acta Crystallogr D Biol Crystallogr&lt;/secondary-title&gt;&lt;/titles&gt;&lt;periodical&gt;&lt;full-title&gt;Acta Crystallogr D Biol Crystallogr&lt;/full-title&gt;&lt;/periodical&gt;&lt;pages&gt;213-21&lt;/pages&gt;&lt;volume&gt;66&lt;/volume&gt;&lt;number&gt;Pt 2&lt;/number&gt;&lt;keywords&gt;&lt;keyword&gt;Algorithms&lt;/keyword&gt;&lt;keyword&gt;Crystallography, X-Ray/*methods&lt;/keyword&gt;&lt;keyword&gt;Models, Molecular&lt;/keyword&gt;&lt;keyword&gt;*Software Design&lt;/keyword&gt;&lt;/keywords&gt;&lt;dates&gt;&lt;year&gt;2010&lt;/year&gt;&lt;pub-dates&gt;&lt;date&gt;Feb&lt;/date&gt;&lt;/pub-dates&gt;&lt;/dates&gt;&lt;isbn&gt;1399-0047 (Electronic)&amp;#xD;0907-4449 (Linking)&lt;/isbn&gt;&lt;accession-num&gt;20124702&lt;/accession-num&gt;&lt;urls&gt;&lt;related-urls&gt;&lt;url&gt;https://www.ncbi.nlm.nih.gov/pubmed/20124702&lt;/url&gt;&lt;/related-urls&gt;&lt;/urls&gt;&lt;custom2&gt;PMC2815670&lt;/custom2&gt;&lt;electronic-resource-num&gt;10.1107/S0907444909052925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1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13D3197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2A262D">
              <w:rPr>
                <w:rFonts w:ascii="Times New Roman" w:hAnsi="Times New Roman" w:cs="Times New Roman"/>
              </w:rPr>
              <w:t>https://www.phenix-online.org/</w:t>
            </w:r>
          </w:p>
        </w:tc>
      </w:tr>
      <w:tr w:rsidR="00BB7BF5" w:rsidRPr="00D764CC" w14:paraId="370700F9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7C278F4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WinCoot</w:t>
            </w:r>
            <w:proofErr w:type="spellEnd"/>
          </w:p>
        </w:tc>
        <w:tc>
          <w:tcPr>
            <w:tcW w:w="2250" w:type="dxa"/>
            <w:shd w:val="clear" w:color="auto" w:fill="auto"/>
          </w:tcPr>
          <w:p w14:paraId="14B128F5" w14:textId="64DB9B31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Emsley&lt;/Author&gt;&lt;Year&gt;2010&lt;/Year&gt;&lt;RecNum&gt;65&lt;/RecNum&gt;&lt;DisplayText&gt;[18]&lt;/DisplayText&gt;&lt;record&gt;&lt;rec-number&gt;65&lt;/rec-number&gt;&lt;foreign-keys&gt;&lt;key app="EN" db-id="exfxzsr0ne0pfaerd06v0xxeeravpexdt2pz" timestamp="1604781319"&gt;65&lt;/key&gt;&lt;/foreign-keys&gt;&lt;ref-type name="Journal Article"&gt;17&lt;/ref-type&gt;&lt;contributors&gt;&lt;authors&gt;&lt;author&gt;Emsley, P.&lt;/author&gt;&lt;author&gt;Lohkamp, B.&lt;/author&gt;&lt;author&gt;Scott, W. G.&lt;/author&gt;&lt;author&gt;Cowtan, K.&lt;/author&gt;&lt;/authors&gt;&lt;/contributors&gt;&lt;auth-address&gt;Department of Biochemistry, University of Oxford, South Parks Road, Oxford OX1 3QU, England. paul.emsley@bioch.ox.ac.uk&lt;/auth-address&gt;&lt;titles&gt;&lt;title&gt;Features and development of Coot&lt;/title&gt;&lt;secondary-title&gt;Acta Crystallogr D Biol Crystallogr&lt;/secondary-title&gt;&lt;/titles&gt;&lt;periodical&gt;&lt;full-title&gt;Acta Crystallogr D Biol Crystallogr&lt;/full-title&gt;&lt;/periodical&gt;&lt;pages&gt;486-501&lt;/pages&gt;&lt;volume&gt;66&lt;/volume&gt;&lt;number&gt;Pt 4&lt;/number&gt;&lt;keywords&gt;&lt;keyword&gt;Crystallography, X-Ray/*methods&lt;/keyword&gt;&lt;keyword&gt;DNA/analysis/chemistry&lt;/keyword&gt;&lt;keyword&gt;Models, Molecular&lt;/keyword&gt;&lt;keyword&gt;Nucleic Acid Conformation&lt;/keyword&gt;&lt;keyword&gt;Protein Structure, Tertiary&lt;/keyword&gt;&lt;keyword&gt;Proteins/analysis/chemistry&lt;/keyword&gt;&lt;keyword&gt;RNA/analysis/chemistry&lt;/keyword&gt;&lt;keyword&gt;*Software Design&lt;/keyword&gt;&lt;/keywords&gt;&lt;dates&gt;&lt;year&gt;2010&lt;/year&gt;&lt;pub-dates&gt;&lt;date&gt;Apr&lt;/date&gt;&lt;/pub-dates&gt;&lt;/dates&gt;&lt;isbn&gt;1399-0047 (Electronic)&amp;#xD;0907-4449 (Linking)&lt;/isbn&gt;&lt;accession-num&gt;20383002&lt;/accession-num&gt;&lt;urls&gt;&lt;related-urls&gt;&lt;url&gt;https://www.ncbi.nlm.nih.gov/pubmed/20383002&lt;/url&gt;&lt;/related-urls&gt;&lt;/urls&gt;&lt;custom2&gt;PMC2852313&lt;/custom2&gt;&lt;electronic-resource-num&gt;10.1107/S090744491000749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1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6B7D0A7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307480">
              <w:rPr>
                <w:rFonts w:ascii="Times New Roman" w:hAnsi="Times New Roman" w:cs="Times New Roman"/>
              </w:rPr>
              <w:t>http://bernhardcl.github.io/coot/</w:t>
            </w:r>
          </w:p>
        </w:tc>
      </w:tr>
      <w:tr w:rsidR="00BB7BF5" w:rsidRPr="00D764CC" w14:paraId="33210758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22BD1B9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ptorX</w:t>
            </w:r>
            <w:proofErr w:type="spellEnd"/>
          </w:p>
        </w:tc>
        <w:tc>
          <w:tcPr>
            <w:tcW w:w="2250" w:type="dxa"/>
            <w:shd w:val="clear" w:color="auto" w:fill="auto"/>
          </w:tcPr>
          <w:p w14:paraId="4BD910A1" w14:textId="07DFD00F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Xu&lt;/Author&gt;&lt;Year&gt;2019&lt;/Year&gt;&lt;RecNum&gt;77&lt;/RecNum&gt;&lt;DisplayText&gt;[19]&lt;/DisplayText&gt;&lt;record&gt;&lt;rec-number&gt;77&lt;/rec-number&gt;&lt;foreign-keys&gt;&lt;key app="EN" db-id="exfxzsr0ne0pfaerd06v0xxeeravpexdt2pz" timestamp="1604781321"&gt;77&lt;/key&gt;&lt;/foreign-keys&gt;&lt;ref-type name="Journal Article"&gt;17&lt;/ref-type&gt;&lt;contributors&gt;&lt;authors&gt;&lt;author&gt;Xu, J.&lt;/author&gt;&lt;/authors&gt;&lt;/contributors&gt;&lt;auth-address&gt;Toyota Technological Institute at Chicago, Chicago, IL 60637 jinbo.xu@gmail.com.&lt;/auth-address&gt;&lt;titles&gt;&lt;title&gt;Distance-based protein folding powered by deep learning&lt;/title&gt;&lt;secondary-title&gt;Proc Natl Acad Sci U S A&lt;/secondary-title&gt;&lt;/titles&gt;&lt;periodical&gt;&lt;full-title&gt;Proc Natl Acad Sci U S A&lt;/full-title&gt;&lt;/periodical&gt;&lt;pages&gt;16856-16865&lt;/pages&gt;&lt;volume&gt;116&lt;/volume&gt;&lt;number&gt;34&lt;/number&gt;&lt;keywords&gt;&lt;keyword&gt;Algorithms&lt;/keyword&gt;&lt;keyword&gt;*Deep Learning&lt;/keyword&gt;&lt;keyword&gt;Membrane Proteins/chemistry/metabolism&lt;/keyword&gt;&lt;keyword&gt;Models, Molecular&lt;/keyword&gt;&lt;keyword&gt;*Protein Folding&lt;/keyword&gt;&lt;keyword&gt;Sequence Alignment&lt;/keyword&gt;&lt;keyword&gt;Time Factors&lt;/keyword&gt;&lt;keyword&gt;*direct coupling analysis&lt;/keyword&gt;&lt;keyword&gt;*protein contact prediction&lt;/keyword&gt;&lt;keyword&gt;*protein distance prediction&lt;/keyword&gt;&lt;/keywords&gt;&lt;dates&gt;&lt;year&gt;2019&lt;/year&gt;&lt;pub-dates&gt;&lt;date&gt;Aug 20&lt;/date&gt;&lt;/pub-dates&gt;&lt;/dates&gt;&lt;isbn&gt;1091-6490 (Electronic)&amp;#xD;0027-8424 (Linking)&lt;/isbn&gt;&lt;accession-num&gt;31399549&lt;/accession-num&gt;&lt;urls&gt;&lt;related-urls&gt;&lt;url&gt;https://www.ncbi.nlm.nih.gov/pubmed/31399549&lt;/url&gt;&lt;/related-urls&gt;&lt;/urls&gt;&lt;custom2&gt;PMC6708335&lt;/custom2&gt;&lt;electronic-resource-num&gt;10.1073/pnas.182130911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1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615FCBF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387D70">
              <w:rPr>
                <w:rFonts w:ascii="Times New Roman" w:hAnsi="Times New Roman" w:cs="Times New Roman"/>
              </w:rPr>
              <w:t>http://raptorx.uchicago.edu/</w:t>
            </w:r>
          </w:p>
        </w:tc>
      </w:tr>
      <w:tr w:rsidR="00BB7BF5" w:rsidRPr="00D764CC" w14:paraId="6D81B4B6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1523866D" w14:textId="77777777" w:rsidR="00BB7BF5" w:rsidRPr="00E13DAF" w:rsidRDefault="00BB7BF5" w:rsidP="002B3EDD">
            <w:pPr>
              <w:rPr>
                <w:rFonts w:ascii="Times New Roman" w:hAnsi="Times New Roman" w:cs="Times New Roman"/>
              </w:rPr>
            </w:pPr>
            <w:r w:rsidRPr="00E13DAF">
              <w:rPr>
                <w:rFonts w:ascii="Times New Roman" w:hAnsi="Times New Roman" w:cs="Times New Roman"/>
              </w:rPr>
              <w:t>SWISS-MODEL</w:t>
            </w:r>
          </w:p>
        </w:tc>
        <w:tc>
          <w:tcPr>
            <w:tcW w:w="2250" w:type="dxa"/>
            <w:shd w:val="clear" w:color="auto" w:fill="auto"/>
          </w:tcPr>
          <w:p w14:paraId="0EE8B3B4" w14:textId="702C5D37" w:rsidR="00BB7BF5" w:rsidRPr="00E13DAF" w:rsidRDefault="00BB7BF5" w:rsidP="002B3EDD">
            <w:pPr>
              <w:rPr>
                <w:rFonts w:ascii="Times New Roman" w:hAnsi="Times New Roman" w:cs="Times New Roman"/>
              </w:rPr>
            </w:pPr>
            <w:r w:rsidRPr="002B3EDD"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Waterhouse&lt;/Author&gt;&lt;Year&gt;2018&lt;/Year&gt;&lt;RecNum&gt;84&lt;/RecNum&gt;&lt;DisplayText&gt;[20]&lt;/DisplayText&gt;&lt;record&gt;&lt;rec-number&gt;84&lt;/rec-number&gt;&lt;foreign-keys&gt;&lt;key app="EN" db-id="exfxzsr0ne0pfaerd06v0xxeeravpexdt2pz" timestamp="1604781912"&gt;84&lt;/key&gt;&lt;/foreign-keys&gt;&lt;ref-type name="Journal Article"&gt;17&lt;/ref-type&gt;&lt;contributors&gt;&lt;authors&gt;&lt;author&gt;Waterhouse, A.&lt;/author&gt;&lt;author&gt;Bertoni, M.&lt;/author&gt;&lt;author&gt;Bienert, S.&lt;/author&gt;&lt;author&gt;Studer, G.&lt;/author&gt;&lt;author&gt;Tauriello, G.&lt;/author&gt;&lt;author&gt;Gumienny, R.&lt;/author&gt;&lt;author&gt;Heer, F. T.&lt;/author&gt;&lt;author&gt;de Beer, T. A. P.&lt;/author&gt;&lt;author&gt;Rempfer, C.&lt;/author&gt;&lt;author&gt;Bordoli, L.&lt;/author&gt;&lt;author&gt;Lepore, R.&lt;/author&gt;&lt;author&gt;Schwede, T.&lt;/author&gt;&lt;/authors&gt;&lt;/contributors&gt;&lt;auth-address&gt;Biozentrum, University of Basel, Klingelbergstrasse 50-70, CH-4056 Basel, Switzerland.&amp;#xD;SIB Swiss Institute of Bioinformatics, Biozentrum, University of Basel, Klingelbergstrasse 50-70, CH-4056 Basel, Switzerland.&lt;/auth-address&gt;&lt;titles&gt;&lt;title&gt;SWISS-MODEL: homology modelling of protein structures and complexes&lt;/title&gt;&lt;secondary-title&gt;Nucleic Acids Res&lt;/secondary-title&gt;&lt;/titles&gt;&lt;periodical&gt;&lt;full-title&gt;Nucleic Acids Res&lt;/full-title&gt;&lt;/periodical&gt;&lt;pages&gt;W296-W303&lt;/pages&gt;&lt;volume&gt;46&lt;/volume&gt;&lt;number&gt;W1&lt;/number&gt;&lt;keywords&gt;&lt;keyword&gt;Databases, Protein&lt;/keyword&gt;&lt;keyword&gt;*Internet&lt;/keyword&gt;&lt;keyword&gt;Models, Chemical&lt;/keyword&gt;&lt;keyword&gt;Molecular Dynamics Simulation&lt;/keyword&gt;&lt;keyword&gt;*Protein Conformation&lt;/keyword&gt;&lt;keyword&gt;Proteins/chemistry/*genetics&lt;/keyword&gt;&lt;keyword&gt;Sequence Homology, Amino Acid&lt;/keyword&gt;&lt;keyword&gt;*Software&lt;/keyword&gt;&lt;keyword&gt;Structural Homology, Protein&lt;/keyword&gt;&lt;/keywords&gt;&lt;dates&gt;&lt;year&gt;2018&lt;/year&gt;&lt;pub-dates&gt;&lt;date&gt;Jul 2&lt;/date&gt;&lt;/pub-dates&gt;&lt;/dates&gt;&lt;isbn&gt;1362-4962 (Electronic)&amp;#xD;0305-1048 (Linking)&lt;/isbn&gt;&lt;accession-num&gt;29788355&lt;/accession-num&gt;&lt;urls&gt;&lt;related-urls&gt;&lt;url&gt;https://www.ncbi.nlm.nih.gov/pubmed/29788355&lt;/url&gt;&lt;/related-urls&gt;&lt;/urls&gt;&lt;custom2&gt;PMC6030848&lt;/custom2&gt;&lt;electronic-resource-num&gt;10.1093/nar/gky427&lt;/electronic-resource-num&gt;&lt;/record&gt;&lt;/Cite&gt;&lt;/EndNote&gt;</w:instrText>
            </w:r>
            <w:r w:rsidRPr="002B3EDD"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20]</w:t>
            </w:r>
            <w:r w:rsidRPr="002B3ED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1042CB66" w14:textId="77777777" w:rsidR="00BB7BF5" w:rsidRPr="00E13DAF" w:rsidRDefault="00BB7BF5" w:rsidP="002B3EDD">
            <w:pPr>
              <w:rPr>
                <w:rFonts w:ascii="Times New Roman" w:hAnsi="Times New Roman" w:cs="Times New Roman"/>
              </w:rPr>
            </w:pPr>
            <w:r w:rsidRPr="00E13DAF">
              <w:rPr>
                <w:rFonts w:ascii="Times New Roman" w:hAnsi="Times New Roman" w:cs="Times New Roman"/>
              </w:rPr>
              <w:t>https://swissmodel.expasy.org/</w:t>
            </w:r>
          </w:p>
        </w:tc>
      </w:tr>
      <w:tr w:rsidR="00BB7BF5" w:rsidRPr="00D764CC" w14:paraId="41CBFC31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23FE8DD9" w14:textId="77777777" w:rsidR="00BB7BF5" w:rsidRPr="00E13DAF" w:rsidRDefault="00BB7BF5" w:rsidP="002B3EDD">
            <w:pPr>
              <w:rPr>
                <w:rFonts w:ascii="Times New Roman" w:hAnsi="Times New Roman" w:cs="Times New Roman"/>
              </w:rPr>
            </w:pPr>
            <w:r w:rsidRPr="00E13DAF">
              <w:rPr>
                <w:rFonts w:ascii="Times New Roman" w:hAnsi="Times New Roman" w:cs="Times New Roman"/>
              </w:rPr>
              <w:t>CHARMM-GUI</w:t>
            </w:r>
          </w:p>
        </w:tc>
        <w:tc>
          <w:tcPr>
            <w:tcW w:w="2250" w:type="dxa"/>
            <w:shd w:val="clear" w:color="auto" w:fill="auto"/>
          </w:tcPr>
          <w:p w14:paraId="77948EAD" w14:textId="5F3BF8A2" w:rsidR="00BB7BF5" w:rsidRPr="00E13DAF" w:rsidRDefault="00BB7BF5" w:rsidP="002B3EDD">
            <w:pPr>
              <w:rPr>
                <w:rFonts w:ascii="Times New Roman" w:hAnsi="Times New Roman" w:cs="Times New Roman"/>
              </w:rPr>
            </w:pPr>
            <w:r w:rsidRPr="002B3EDD">
              <w:rPr>
                <w:rFonts w:ascii="Times New Roman" w:hAnsi="Times New Roman" w:cs="Times New Roman"/>
              </w:rPr>
              <w:fldChar w:fldCharType="begin">
                <w:fldData xml:space="preserve">PEVuZE5vdGU+PENpdGU+PEF1dGhvcj5MZWU8L0F1dGhvcj48WWVhcj4yMDE5PC9ZZWFyPjxSZWNO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 </w:instrText>
            </w:r>
            <w:r w:rsidR="00427437">
              <w:rPr>
                <w:rFonts w:ascii="Times New Roman" w:hAnsi="Times New Roman" w:cs="Times New Roman"/>
              </w:rPr>
              <w:fldChar w:fldCharType="begin">
                <w:fldData xml:space="preserve">PEVuZE5vdGU+PENpdGU+PEF1dGhvcj5MZWU8L0F1dGhvcj48WWVhcj4yMDE5PC9ZZWFyPjxSZWNO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</w:fldData>
              </w:fldChar>
            </w:r>
            <w:r w:rsidR="00427437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427437">
              <w:rPr>
                <w:rFonts w:ascii="Times New Roman" w:hAnsi="Times New Roman" w:cs="Times New Roman"/>
              </w:rPr>
            </w:r>
            <w:r w:rsidR="00427437">
              <w:rPr>
                <w:rFonts w:ascii="Times New Roman" w:hAnsi="Times New Roman" w:cs="Times New Roman"/>
              </w:rPr>
              <w:fldChar w:fldCharType="end"/>
            </w:r>
            <w:r w:rsidRPr="002B3EDD"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21]</w:t>
            </w:r>
            <w:r w:rsidRPr="002B3ED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193282AE" w14:textId="77777777" w:rsidR="00BB7BF5" w:rsidRPr="00E13DAF" w:rsidRDefault="00BB7BF5" w:rsidP="002B3EDD">
            <w:pPr>
              <w:rPr>
                <w:rFonts w:ascii="Times New Roman" w:hAnsi="Times New Roman" w:cs="Times New Roman"/>
              </w:rPr>
            </w:pPr>
            <w:r w:rsidRPr="00E13DAF">
              <w:rPr>
                <w:rFonts w:ascii="Times New Roman" w:hAnsi="Times New Roman" w:cs="Times New Roman"/>
              </w:rPr>
              <w:t>http://www.charmm-gui.org/</w:t>
            </w:r>
          </w:p>
        </w:tc>
      </w:tr>
      <w:tr w:rsidR="00BB7BF5" w:rsidRPr="00D764CC" w14:paraId="4C75343F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4996B95E" w14:textId="77777777" w:rsidR="00BB7BF5" w:rsidRPr="00E13DAF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E13DAF">
              <w:rPr>
                <w:rFonts w:ascii="Times New Roman" w:hAnsi="Times New Roman" w:cs="Times New Roman"/>
              </w:rPr>
              <w:t>Segger</w:t>
            </w:r>
            <w:proofErr w:type="spellEnd"/>
            <w:r w:rsidRPr="00E13DAF">
              <w:rPr>
                <w:rFonts w:ascii="Times New Roman" w:hAnsi="Times New Roman" w:cs="Times New Roman"/>
              </w:rPr>
              <w:t xml:space="preserve"> v1.9.5</w:t>
            </w:r>
          </w:p>
        </w:tc>
        <w:tc>
          <w:tcPr>
            <w:tcW w:w="2250" w:type="dxa"/>
            <w:shd w:val="clear" w:color="auto" w:fill="auto"/>
          </w:tcPr>
          <w:p w14:paraId="3652359F" w14:textId="4B3C9515" w:rsidR="00BB7BF5" w:rsidRPr="00E13DAF" w:rsidRDefault="00BB7BF5" w:rsidP="002B3EDD">
            <w:pPr>
              <w:rPr>
                <w:rFonts w:ascii="Times New Roman" w:hAnsi="Times New Roman" w:cs="Times New Roman"/>
              </w:rPr>
            </w:pPr>
            <w:r w:rsidRPr="002B3EDD"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Pintilie&lt;/Author&gt;&lt;Year&gt;2016&lt;/Year&gt;&lt;RecNum&gt;86&lt;/RecNum&gt;&lt;DisplayText&gt;[22]&lt;/DisplayText&gt;&lt;record&gt;&lt;rec-number&gt;86&lt;/rec-number&gt;&lt;foreign-keys&gt;&lt;key app="EN" db-id="exfxzsr0ne0pfaerd06v0xxeeravpexdt2pz" timestamp="1604782052"&gt;86&lt;/key&gt;&lt;/foreign-keys&gt;&lt;ref-type name="Journal Article"&gt;17&lt;/ref-type&gt;&lt;contributors&gt;&lt;authors&gt;&lt;author&gt;Pintilie, G.&lt;/author&gt;&lt;author&gt;Chen, D. H.&lt;/author&gt;&lt;author&gt;Haase-Pettingell, C. A.&lt;/author&gt;&lt;author&gt;King, J. A.&lt;/author&gt;&lt;author&gt;Chiu, W.&lt;/author&gt;&lt;/authors&gt;&lt;/contributors&gt;&lt;auth-address&gt;Verna and Marrs McLean Department of Biochemistry and Molecular Biology, Baylor College of Medicine, Houston, Texas. Electronic address: pintilie@bcm.edu.&amp;#xD;Verna and Marrs McLean Department of Biochemistry and Molecular Biology, Baylor College of Medicine, Houston, Texas.&amp;#xD;Department of Biology, Massachusetts Institute of Technology, Cambridge, Massachusetts.&lt;/auth-address&gt;&lt;titles&gt;&lt;title&gt;Resolution and Probabilistic Models of Components in CryoEM Maps of Mature P22 Bacteriophage&lt;/title&gt;&lt;secondary-title&gt;Biophys J&lt;/secondary-title&gt;&lt;/titles&gt;&lt;periodical&gt;&lt;full-title&gt;Biophys J&lt;/full-title&gt;&lt;/periodical&gt;&lt;pages&gt;827-39&lt;/pages&gt;&lt;volume&gt;110&lt;/volume&gt;&lt;number&gt;4&lt;/number&gt;&lt;keywords&gt;&lt;keyword&gt;Bacteriophage P22/chemistry/*ultrastructure&lt;/keyword&gt;&lt;keyword&gt;Capsid Proteins/chemistry&lt;/keyword&gt;&lt;keyword&gt;Cryoelectron Microscopy/*methods&lt;/keyword&gt;&lt;keyword&gt;Models, Molecular&lt;/keyword&gt;&lt;keyword&gt;*Models, Statistical&lt;/keyword&gt;&lt;keyword&gt;Protein Conformation&lt;/keyword&gt;&lt;keyword&gt;Salmonella typhimurium/virology&lt;/keyword&gt;&lt;/keywords&gt;&lt;dates&gt;&lt;year&gt;2016&lt;/year&gt;&lt;pub-dates&gt;&lt;date&gt;Feb 23&lt;/date&gt;&lt;/pub-dates&gt;&lt;/dates&gt;&lt;isbn&gt;1542-0086 (Electronic)&amp;#xD;0006-3495 (Linking)&lt;/isbn&gt;&lt;accession-num&gt;26743049&lt;/accession-num&gt;&lt;urls&gt;&lt;related-urls&gt;&lt;url&gt;https://www.ncbi.nlm.nih.gov/pubmed/26743049&lt;/url&gt;&lt;/related-urls&gt;&lt;/urls&gt;&lt;custom2&gt;PMC4775875&lt;/custom2&gt;&lt;electronic-resource-num&gt;10.1016/j.bpj.2015.11.3522&lt;/electronic-resource-num&gt;&lt;/record&gt;&lt;/Cite&gt;&lt;/EndNote&gt;</w:instrText>
            </w:r>
            <w:r w:rsidRPr="002B3EDD"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22]</w:t>
            </w:r>
            <w:r w:rsidRPr="002B3ED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shd w:val="clear" w:color="auto" w:fill="auto"/>
          </w:tcPr>
          <w:p w14:paraId="0ADFF2E0" w14:textId="77777777" w:rsidR="00BB7BF5" w:rsidRPr="00E13DAF" w:rsidRDefault="00BB7BF5" w:rsidP="002B3EDD">
            <w:pPr>
              <w:rPr>
                <w:rFonts w:ascii="Times New Roman" w:hAnsi="Times New Roman" w:cs="Times New Roman"/>
              </w:rPr>
            </w:pPr>
            <w:r w:rsidRPr="00E13DAF">
              <w:rPr>
                <w:rFonts w:ascii="Times New Roman" w:hAnsi="Times New Roman" w:cs="Times New Roman"/>
              </w:rPr>
              <w:t>https://cryoem.slac.stanford.edu/ncmi/resources/software/segger</w:t>
            </w:r>
          </w:p>
        </w:tc>
      </w:tr>
      <w:tr w:rsidR="00BB7BF5" w:rsidRPr="00D764CC" w14:paraId="4755D73E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4762298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CellQuest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Pro</w:t>
            </w:r>
          </w:p>
        </w:tc>
        <w:tc>
          <w:tcPr>
            <w:tcW w:w="2250" w:type="dxa"/>
            <w:shd w:val="clear" w:color="auto" w:fill="auto"/>
          </w:tcPr>
          <w:p w14:paraId="1BE1102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D</w:t>
            </w:r>
          </w:p>
        </w:tc>
        <w:tc>
          <w:tcPr>
            <w:tcW w:w="2088" w:type="dxa"/>
            <w:shd w:val="clear" w:color="auto" w:fill="auto"/>
          </w:tcPr>
          <w:p w14:paraId="2436047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6D2FCCF8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32F3E1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lastRenderedPageBreak/>
              <w:t>FlowJo</w:t>
            </w:r>
            <w:proofErr w:type="spellEnd"/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066DC6A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TreeStar</w:t>
            </w:r>
            <w:proofErr w:type="spellEnd"/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3C6AEDC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65606B1F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5DD7275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Prism </w:t>
            </w: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220D78D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GraphPad Software, Inc.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79E1C57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2E763CE9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3EFA73D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Staden</w:t>
            </w:r>
            <w:proofErr w:type="spellEnd"/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293A779D" w14:textId="36B88CC9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27437">
              <w:rPr>
                <w:rFonts w:ascii="Times New Roman" w:hAnsi="Times New Roman" w:cs="Times New Roman"/>
              </w:rPr>
              <w:instrText xml:space="preserve"> ADDIN EN.CITE &lt;EndNote&gt;&lt;Cite&gt;&lt;Author&gt;Staden&lt;/Author&gt;&lt;Year&gt;1996&lt;/Year&gt;&lt;RecNum&gt;80&lt;/RecNum&gt;&lt;DisplayText&gt;[23]&lt;/DisplayText&gt;&lt;record&gt;&lt;rec-number&gt;80&lt;/rec-number&gt;&lt;foreign-keys&gt;&lt;key app="EN" db-id="exfxzsr0ne0pfaerd06v0xxeeravpexdt2pz" timestamp="1604781323"&gt;80&lt;/key&gt;&lt;/foreign-keys&gt;&lt;ref-type name="Journal Article"&gt;17&lt;/ref-type&gt;&lt;contributors&gt;&lt;authors&gt;&lt;author&gt;Staden, R.&lt;/author&gt;&lt;/authors&gt;&lt;/contributors&gt;&lt;auth-address&gt;Laboratory of Molecular Biology, Cambridge, UK.&lt;/auth-address&gt;&lt;titles&gt;&lt;title&gt;The Staden sequence analysis package&lt;/title&gt;&lt;secondary-title&gt;Mol Biotechnol&lt;/secondary-title&gt;&lt;/titles&gt;&lt;periodical&gt;&lt;full-title&gt;Mol Biotechnol&lt;/full-title&gt;&lt;/periodical&gt;&lt;pages&gt;233-41&lt;/pages&gt;&lt;volume&gt;5&lt;/volume&gt;&lt;number&gt;3&lt;/number&gt;&lt;keywords&gt;&lt;keyword&gt;*Database Management Systems&lt;/keyword&gt;&lt;keyword&gt;Genomic Library&lt;/keyword&gt;&lt;keyword&gt;Molecular Sequence Data&lt;/keyword&gt;&lt;keyword&gt;Sequence Alignment&lt;/keyword&gt;&lt;/keywords&gt;&lt;dates&gt;&lt;year&gt;1996&lt;/year&gt;&lt;pub-dates&gt;&lt;date&gt;Jun&lt;/date&gt;&lt;/pub-dates&gt;&lt;/dates&gt;&lt;isbn&gt;1073-6085 (Print)&amp;#xD;1073-6085 (Linking)&lt;/isbn&gt;&lt;accession-num&gt;8837029&lt;/accession-num&gt;&lt;urls&gt;&lt;related-urls&gt;&lt;url&gt;https://www.ncbi.nlm.nih.gov/pubmed/8837029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27437">
              <w:rPr>
                <w:rFonts w:ascii="Times New Roman" w:hAnsi="Times New Roman" w:cs="Times New Roman"/>
                <w:noProof/>
              </w:rPr>
              <w:t>[2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430B959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307480">
              <w:rPr>
                <w:rFonts w:ascii="Times New Roman" w:hAnsi="Times New Roman" w:cs="Times New Roman"/>
              </w:rPr>
              <w:t>http://staden.sourceforge.net</w:t>
            </w:r>
          </w:p>
        </w:tc>
      </w:tr>
      <w:tr w:rsidR="00BB7BF5" w:rsidRPr="00D764CC" w14:paraId="0645CF3E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90B90F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GeneDoc</w:t>
            </w:r>
            <w:proofErr w:type="spellEnd"/>
            <w:r>
              <w:rPr>
                <w:rFonts w:ascii="Times New Roman" w:hAnsi="Times New Roman" w:cs="Times New Roman"/>
              </w:rPr>
              <w:t xml:space="preserve"> v2.7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1BC3F5F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icholas and Nicholas, 1997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47BF059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507063">
              <w:rPr>
                <w:rFonts w:ascii="Times New Roman" w:hAnsi="Times New Roman" w:cs="Times New Roman"/>
              </w:rPr>
              <w:t>https://genedoc.software.informer.com/download/</w:t>
            </w:r>
          </w:p>
        </w:tc>
      </w:tr>
      <w:tr w:rsidR="00BB7BF5" w:rsidRPr="00D764CC" w14:paraId="05D7591F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3F2C342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FiJi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(ImageJ 1.52i)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1DD9593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NIH, US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3641654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http://imagej.nih.gov/ij</w:t>
            </w:r>
          </w:p>
        </w:tc>
      </w:tr>
      <w:tr w:rsidR="00BB7BF5" w:rsidRPr="00D764CC" w14:paraId="7C41913F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3182A53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Illustrator</w:t>
            </w:r>
            <w:r>
              <w:rPr>
                <w:rFonts w:ascii="Times New Roman" w:hAnsi="Times New Roman" w:cs="Times New Roman"/>
              </w:rPr>
              <w:t xml:space="preserve"> CS6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7C084C1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obe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55B57B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56FB4AC5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7A6E28C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Photoshop</w:t>
            </w:r>
            <w:r>
              <w:rPr>
                <w:rFonts w:ascii="Times New Roman" w:hAnsi="Times New Roman" w:cs="Times New Roman"/>
              </w:rPr>
              <w:t xml:space="preserve"> CS6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6F2037A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obe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42050E1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4DB3FC58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170586A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xioVision</w:t>
            </w:r>
            <w:proofErr w:type="spellEnd"/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4DFC7CC0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Zeiss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A4AABF6" w14:textId="77777777" w:rsidR="00BB7BF5" w:rsidRPr="00D764CC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4B4984BE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12" w:space="0" w:color="000000"/>
            </w:tcBorders>
            <w:shd w:val="clear" w:color="auto" w:fill="auto"/>
          </w:tcPr>
          <w:p w14:paraId="5E81377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tcBorders>
              <w:bottom w:val="single" w:sz="12" w:space="0" w:color="000000"/>
            </w:tcBorders>
            <w:shd w:val="clear" w:color="auto" w:fill="auto"/>
          </w:tcPr>
          <w:p w14:paraId="1E39121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tcBorders>
              <w:bottom w:val="single" w:sz="12" w:space="0" w:color="000000"/>
            </w:tcBorders>
            <w:shd w:val="clear" w:color="auto" w:fill="auto"/>
          </w:tcPr>
          <w:p w14:paraId="0E78CC7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79EB4511" w14:textId="77777777" w:rsidTr="002B3EDD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</w:tcPr>
          <w:p w14:paraId="5E7642BD" w14:textId="77777777" w:rsidR="00BB7BF5" w:rsidRPr="00D978F3" w:rsidRDefault="00BB7BF5" w:rsidP="002B3EDD">
            <w:pPr>
              <w:rPr>
                <w:rFonts w:ascii="Times New Roman" w:hAnsi="Times New Roman" w:cs="Times New Roman"/>
                <w:b/>
              </w:rPr>
            </w:pPr>
            <w:r w:rsidRPr="00D978F3">
              <w:rPr>
                <w:rFonts w:ascii="Times New Roman" w:hAnsi="Times New Roman" w:cs="Times New Roman"/>
                <w:b/>
              </w:rPr>
              <w:t>Other</w:t>
            </w:r>
          </w:p>
        </w:tc>
      </w:tr>
      <w:tr w:rsidR="00BB7BF5" w:rsidRPr="00D764CC" w14:paraId="42B04F88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  <w:bottom w:val="single" w:sz="4" w:space="0" w:color="auto"/>
            </w:tcBorders>
            <w:shd w:val="clear" w:color="auto" w:fill="auto"/>
          </w:tcPr>
          <w:p w14:paraId="51C59968" w14:textId="3FE3AD59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NativePAGE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2-12% Bis-Tris Gel</w:t>
            </w:r>
          </w:p>
        </w:tc>
        <w:tc>
          <w:tcPr>
            <w:tcW w:w="2250" w:type="dxa"/>
            <w:tcBorders>
              <w:top w:val="single" w:sz="12" w:space="0" w:color="000000"/>
              <w:bottom w:val="single" w:sz="4" w:space="0" w:color="auto"/>
            </w:tcBorders>
            <w:shd w:val="clear" w:color="auto" w:fill="auto"/>
          </w:tcPr>
          <w:p w14:paraId="249B0AE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vitrogen</w:t>
            </w:r>
          </w:p>
        </w:tc>
        <w:tc>
          <w:tcPr>
            <w:tcW w:w="2088" w:type="dxa"/>
            <w:tcBorders>
              <w:top w:val="single" w:sz="12" w:space="0" w:color="000000"/>
              <w:bottom w:val="single" w:sz="4" w:space="0" w:color="auto"/>
            </w:tcBorders>
            <w:shd w:val="clear" w:color="auto" w:fill="auto"/>
          </w:tcPr>
          <w:p w14:paraId="6AFE8E9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N2011BX10</w:t>
            </w:r>
          </w:p>
        </w:tc>
      </w:tr>
      <w:tr w:rsidR="00BB7BF5" w:rsidRPr="00D764CC" w14:paraId="336E146A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E7DBD1" w14:textId="26DA1532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ni-PROTEAN TGX Gels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9E8985F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io-Rad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B2A5E3D" w14:textId="77777777" w:rsidR="00BB7BF5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56-1094</w:t>
            </w:r>
          </w:p>
        </w:tc>
      </w:tr>
      <w:tr w:rsidR="00BB7BF5" w:rsidRPr="00D764CC" w14:paraId="0B0CB5F3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112009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Superose-6 Increase 3.2x300mm 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ACC79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Sigma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72C56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GE29-0915-98</w:t>
            </w:r>
          </w:p>
        </w:tc>
      </w:tr>
      <w:tr w:rsidR="00BB7BF5" w:rsidRPr="00D764CC" w14:paraId="6D34C97A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ACEC7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 xml:space="preserve">Ultrathin carbon film on lacey carbon support 400M Cu </w:t>
            </w:r>
          </w:p>
        </w:tc>
        <w:tc>
          <w:tcPr>
            <w:tcW w:w="22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1F86C1E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ed Pella</w:t>
            </w:r>
          </w:p>
        </w:tc>
        <w:tc>
          <w:tcPr>
            <w:tcW w:w="20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58A16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01824</w:t>
            </w:r>
          </w:p>
        </w:tc>
      </w:tr>
      <w:tr w:rsidR="00BB7BF5" w:rsidRPr="00D764CC" w14:paraId="28B94F57" w14:textId="77777777" w:rsidTr="002B3EDD">
        <w:trPr>
          <w:cantSplit/>
          <w:trHeight w:val="259"/>
        </w:trPr>
        <w:tc>
          <w:tcPr>
            <w:tcW w:w="5238" w:type="dxa"/>
            <w:tcBorders>
              <w:top w:val="single" w:sz="4" w:space="0" w:color="auto"/>
            </w:tcBorders>
            <w:shd w:val="clear" w:color="auto" w:fill="auto"/>
          </w:tcPr>
          <w:p w14:paraId="1D223E17" w14:textId="176BF902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Quantifoil</w:t>
            </w:r>
            <w:proofErr w:type="spellEnd"/>
            <w:r>
              <w:rPr>
                <w:rFonts w:ascii="Times New Roman" w:hAnsi="Times New Roman" w:cs="Times New Roman"/>
              </w:rPr>
              <w:t xml:space="preserve"> R 1.2/1.3 Au 300 mesh grids</w:t>
            </w:r>
          </w:p>
        </w:tc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</w:tcPr>
          <w:p w14:paraId="45B4BA1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Quantifoil</w:t>
            </w:r>
            <w:proofErr w:type="spellEnd"/>
          </w:p>
        </w:tc>
        <w:tc>
          <w:tcPr>
            <w:tcW w:w="2088" w:type="dxa"/>
            <w:tcBorders>
              <w:top w:val="single" w:sz="4" w:space="0" w:color="auto"/>
            </w:tcBorders>
            <w:shd w:val="clear" w:color="auto" w:fill="auto"/>
          </w:tcPr>
          <w:p w14:paraId="4153037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21247D66" w14:textId="77777777" w:rsidTr="002B3EDD">
        <w:trPr>
          <w:cantSplit/>
          <w:trHeight w:val="259"/>
        </w:trPr>
        <w:tc>
          <w:tcPr>
            <w:tcW w:w="5238" w:type="dxa"/>
            <w:shd w:val="clear" w:color="auto" w:fill="auto"/>
          </w:tcPr>
          <w:p w14:paraId="6825854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T</w:t>
            </w:r>
            <w:r>
              <w:rPr>
                <w:rFonts w:ascii="Times New Roman" w:hAnsi="Times New Roman" w:cs="Times New Roman"/>
              </w:rPr>
              <w:t>ecna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r w:rsidRPr="00D978F3">
              <w:rPr>
                <w:rFonts w:ascii="Times New Roman" w:hAnsi="Times New Roman" w:cs="Times New Roman"/>
              </w:rPr>
              <w:t>F20</w:t>
            </w:r>
          </w:p>
        </w:tc>
        <w:tc>
          <w:tcPr>
            <w:tcW w:w="2250" w:type="dxa"/>
            <w:shd w:val="clear" w:color="auto" w:fill="auto"/>
          </w:tcPr>
          <w:p w14:paraId="027722B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FEI</w:t>
            </w:r>
          </w:p>
        </w:tc>
        <w:tc>
          <w:tcPr>
            <w:tcW w:w="2088" w:type="dxa"/>
            <w:shd w:val="clear" w:color="auto" w:fill="auto"/>
          </w:tcPr>
          <w:p w14:paraId="2F7B1D6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48F1319E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FEB6F4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Leica EM GP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5618934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ica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7D6727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768A4990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680948B2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itan Krios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4736CDC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FEI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C80069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6E0B4D24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323510AD" w14:textId="6DA4E09E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 w:rsidRPr="0018718B">
              <w:rPr>
                <w:rFonts w:ascii="Times New Roman" w:hAnsi="Times New Roman" w:cs="Times New Roman"/>
              </w:rPr>
              <w:t>Pierc</w:t>
            </w:r>
            <w:r w:rsidR="00041DAD">
              <w:rPr>
                <w:rFonts w:ascii="Times New Roman" w:hAnsi="Times New Roman" w:cs="Times New Roman"/>
              </w:rPr>
              <w:t>e</w:t>
            </w:r>
            <w:r w:rsidRPr="0018718B">
              <w:rPr>
                <w:rFonts w:ascii="Times New Roman" w:hAnsi="Times New Roman" w:cs="Times New Roman"/>
              </w:rPr>
              <w:t xml:space="preserve"> Fab Preparation Kit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8CD7DF6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rmo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3E661A4A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985</w:t>
            </w:r>
          </w:p>
        </w:tc>
      </w:tr>
      <w:tr w:rsidR="00BB7BF5" w:rsidRPr="00D764CC" w14:paraId="7F92E03D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29B4A20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micon</w:t>
            </w:r>
            <w:proofErr w:type="spellEnd"/>
            <w:r>
              <w:rPr>
                <w:rFonts w:ascii="Times New Roman" w:hAnsi="Times New Roman" w:cs="Times New Roman"/>
              </w:rPr>
              <w:t xml:space="preserve"> Ultra-4 Centrifugal Filter Units 100kDa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5A7784C4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llipore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362D368F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FC810024</w:t>
            </w:r>
          </w:p>
        </w:tc>
      </w:tr>
      <w:tr w:rsidR="00BB7BF5" w:rsidRPr="00D764CC" w14:paraId="0577ED76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0B191A0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micon</w:t>
            </w:r>
            <w:proofErr w:type="spellEnd"/>
            <w:r>
              <w:rPr>
                <w:rFonts w:ascii="Times New Roman" w:hAnsi="Times New Roman" w:cs="Times New Roman"/>
              </w:rPr>
              <w:t xml:space="preserve"> Ultra-4 Centrifugal Filter Units 10kDa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772C7E90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llipore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100598B" w14:textId="77777777" w:rsidR="00BB7BF5" w:rsidRPr="001C798B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FC801024</w:t>
            </w:r>
          </w:p>
        </w:tc>
      </w:tr>
      <w:tr w:rsidR="00BB7BF5" w:rsidRPr="00D764CC" w14:paraId="0F45F7B9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64DD71AD" w14:textId="6949FF83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QIAquick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Gel Extraction Kit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1E5EECD3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Qiagen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3AB00F4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28706</w:t>
            </w:r>
          </w:p>
        </w:tc>
      </w:tr>
      <w:tr w:rsidR="00BB7BF5" w:rsidRPr="00D764CC" w14:paraId="36253127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A3D3626" w14:textId="56DC3701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QIAquick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Nucleotide Removal Kit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6952FD49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Qiagen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FCBBD2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28304</w:t>
            </w:r>
          </w:p>
        </w:tc>
      </w:tr>
      <w:tr w:rsidR="00BB7BF5" w:rsidRPr="00D764CC" w14:paraId="0584CDED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BDB7BC9" w14:textId="59370936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QIAprep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Spin Miniprep Kit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3E28A6F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Qiagen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3899F62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27106</w:t>
            </w:r>
          </w:p>
        </w:tc>
      </w:tr>
      <w:tr w:rsidR="00BB7BF5" w:rsidRPr="00D764CC" w14:paraId="06812B08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52DCA077" w14:textId="2F695361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QIAGEN Large-Construct Kit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7504C4E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Qiagen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5301C8C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12462</w:t>
            </w:r>
          </w:p>
        </w:tc>
      </w:tr>
      <w:tr w:rsidR="00BB7BF5" w:rsidRPr="00D764CC" w14:paraId="181F7ABD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245C7B1E" w14:textId="76B08641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Immobilon-P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0AEC03F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Merck Millipore Ltd.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B61F5C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IPVH00010</w:t>
            </w:r>
          </w:p>
        </w:tc>
      </w:tr>
      <w:tr w:rsidR="00BB7BF5" w:rsidRPr="00D764CC" w14:paraId="1A4CD1FB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AB4602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ptical bottom 96-well black sided culture plates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44D99A8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rmo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6B0AD9A7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5305</w:t>
            </w:r>
          </w:p>
        </w:tc>
      </w:tr>
      <w:tr w:rsidR="00BB7BF5" w:rsidRPr="00D764CC" w14:paraId="7147CC40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10205CD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FACSCalibur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flow cytometer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4496184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ecton Dickenson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4D2DCE1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6CDBCD51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6A739E2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ynergy H1 Multi-mode Reader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7087DF9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Biotek</w:t>
            </w:r>
            <w:proofErr w:type="spellEnd"/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79A7DE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374E1E6F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7609F8D" w14:textId="6D1B5988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proofErr w:type="spellStart"/>
            <w:r w:rsidRPr="00D978F3">
              <w:rPr>
                <w:rFonts w:ascii="Times New Roman" w:hAnsi="Times New Roman" w:cs="Times New Roman"/>
              </w:rPr>
              <w:t>Nunclon</w:t>
            </w:r>
            <w:proofErr w:type="spellEnd"/>
            <w:r w:rsidRPr="00D978F3">
              <w:rPr>
                <w:rFonts w:ascii="Times New Roman" w:hAnsi="Times New Roman" w:cs="Times New Roman"/>
              </w:rPr>
              <w:t xml:space="preserve"> Delta Surface 12-well plates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60D5B94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ermo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23145C4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150628</w:t>
            </w:r>
          </w:p>
        </w:tc>
      </w:tr>
      <w:tr w:rsidR="00BB7BF5" w:rsidRPr="00D764CC" w14:paraId="42B08A5B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AF264F0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Cell Culture 6-well plates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5017292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Corning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392681B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3506</w:t>
            </w:r>
          </w:p>
        </w:tc>
      </w:tr>
      <w:tr w:rsidR="00BB7BF5" w:rsidRPr="00D764CC" w14:paraId="0E439E6D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09B8A7E5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Microscope cover glass 18mm No. 1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0C0D9FB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Fisher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1B4C058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12-545-100</w:t>
            </w:r>
          </w:p>
        </w:tc>
      </w:tr>
      <w:tr w:rsidR="00BB7BF5" w:rsidRPr="00D764CC" w14:paraId="55E83B7A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532186C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664D7A">
              <w:rPr>
                <w:rFonts w:ascii="Times New Roman" w:eastAsiaTheme="minorHAnsi" w:hAnsi="Times New Roman" w:cs="Times New Roman"/>
              </w:rPr>
              <w:t>Orbitrap Fusion mass Spectrometer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483B6BB6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 w:rsidRPr="00D978F3">
              <w:rPr>
                <w:rFonts w:ascii="Times New Roman" w:hAnsi="Times New Roman" w:cs="Times New Roman"/>
              </w:rPr>
              <w:t>Thermo Scientific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2A9FF78A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52B10A15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493EA910" w14:textId="77777777" w:rsidR="00BB7BF5" w:rsidRPr="00664D7A" w:rsidRDefault="00BB7BF5" w:rsidP="002B3EDD">
            <w:pPr>
              <w:rPr>
                <w:rFonts w:ascii="Times New Roman" w:eastAsiaTheme="minorHAnsi" w:hAnsi="Times New Roman" w:cs="Times New Roman"/>
              </w:rPr>
            </w:pPr>
            <w:proofErr w:type="spellStart"/>
            <w:r w:rsidRPr="00664D7A">
              <w:rPr>
                <w:rFonts w:ascii="Times New Roman" w:eastAsiaTheme="minorHAnsi" w:hAnsi="Times New Roman" w:cs="Times New Roman"/>
              </w:rPr>
              <w:t>Acquity</w:t>
            </w:r>
            <w:proofErr w:type="spellEnd"/>
            <w:r w:rsidRPr="00664D7A">
              <w:rPr>
                <w:rFonts w:ascii="Times New Roman" w:eastAsiaTheme="minorHAnsi" w:hAnsi="Times New Roman" w:cs="Times New Roman"/>
              </w:rPr>
              <w:t xml:space="preserve"> M-Class liquid chromatograph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03E89A5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aters Corporation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0D74BE31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  <w:tr w:rsidR="00BB7BF5" w:rsidRPr="00D764CC" w14:paraId="58E9171C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2" w:space="0" w:color="000000"/>
            </w:tcBorders>
            <w:shd w:val="clear" w:color="auto" w:fill="auto"/>
          </w:tcPr>
          <w:p w14:paraId="6CDCAEE1" w14:textId="77777777" w:rsidR="00BB7BF5" w:rsidRPr="00664D7A" w:rsidRDefault="00BB7BF5" w:rsidP="002B3EDD">
            <w:pPr>
              <w:rPr>
                <w:rFonts w:ascii="Times New Roman" w:eastAsiaTheme="minorHAnsi" w:hAnsi="Times New Roman" w:cs="Times New Roman"/>
              </w:rPr>
            </w:pPr>
            <w:proofErr w:type="gramStart"/>
            <w:r w:rsidRPr="00664D7A">
              <w:rPr>
                <w:rFonts w:ascii="Times New Roman" w:eastAsiaTheme="minorHAnsi" w:hAnsi="Times New Roman" w:cs="Times New Roman"/>
              </w:rPr>
              <w:t>1.8 micron</w:t>
            </w:r>
            <w:proofErr w:type="gramEnd"/>
            <w:r w:rsidRPr="00664D7A">
              <w:rPr>
                <w:rFonts w:ascii="Times New Roman" w:eastAsiaTheme="minorHAnsi" w:hAnsi="Times New Roman" w:cs="Times New Roman"/>
              </w:rPr>
              <w:t xml:space="preserve"> C18 stationary phase beads</w:t>
            </w:r>
          </w:p>
        </w:tc>
        <w:tc>
          <w:tcPr>
            <w:tcW w:w="2250" w:type="dxa"/>
            <w:tcBorders>
              <w:bottom w:val="single" w:sz="2" w:space="0" w:color="000000"/>
            </w:tcBorders>
            <w:shd w:val="clear" w:color="auto" w:fill="auto"/>
          </w:tcPr>
          <w:p w14:paraId="692DD31D" w14:textId="77777777" w:rsidR="00BB7BF5" w:rsidRPr="008B6EBA" w:rsidRDefault="00BB7BF5" w:rsidP="002B3EDD">
            <w:pPr>
              <w:rPr>
                <w:rFonts w:ascii="Times New Roman" w:hAnsi="Times New Roman" w:cs="Times New Roman"/>
              </w:rPr>
            </w:pPr>
            <w:r w:rsidRPr="008B6EBA">
              <w:rPr>
                <w:rFonts w:ascii="Times New Roman" w:eastAsiaTheme="minorHAnsi" w:hAnsi="Times New Roman" w:cs="Times New Roman"/>
              </w:rPr>
              <w:t>Dr. Maisch</w:t>
            </w:r>
          </w:p>
        </w:tc>
        <w:tc>
          <w:tcPr>
            <w:tcW w:w="2088" w:type="dxa"/>
            <w:tcBorders>
              <w:bottom w:val="single" w:sz="2" w:space="0" w:color="000000"/>
            </w:tcBorders>
            <w:shd w:val="clear" w:color="auto" w:fill="auto"/>
          </w:tcPr>
          <w:p w14:paraId="1E08F699" w14:textId="77777777" w:rsidR="00BB7BF5" w:rsidRPr="008B6EBA" w:rsidRDefault="00BB7BF5" w:rsidP="002B3EDD">
            <w:pPr>
              <w:rPr>
                <w:rFonts w:ascii="Times New Roman" w:hAnsi="Times New Roman" w:cs="Times New Roman"/>
              </w:rPr>
            </w:pPr>
            <w:r w:rsidRPr="008B6EBA">
              <w:rPr>
                <w:rFonts w:ascii="Times New Roman" w:eastAsiaTheme="minorHAnsi" w:hAnsi="Times New Roman" w:cs="Times New Roman"/>
              </w:rPr>
              <w:t>http://www.dr-maisch.com</w:t>
            </w:r>
          </w:p>
        </w:tc>
      </w:tr>
      <w:tr w:rsidR="00BB7BF5" w:rsidRPr="00D764CC" w14:paraId="1639ABE4" w14:textId="77777777" w:rsidTr="002B3EDD">
        <w:trPr>
          <w:cantSplit/>
          <w:trHeight w:val="259"/>
        </w:trPr>
        <w:tc>
          <w:tcPr>
            <w:tcW w:w="5238" w:type="dxa"/>
            <w:tcBorders>
              <w:bottom w:val="single" w:sz="12" w:space="0" w:color="000000"/>
            </w:tcBorders>
            <w:shd w:val="clear" w:color="auto" w:fill="auto"/>
          </w:tcPr>
          <w:p w14:paraId="01286A9D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250" w:type="dxa"/>
            <w:tcBorders>
              <w:bottom w:val="single" w:sz="12" w:space="0" w:color="000000"/>
            </w:tcBorders>
            <w:shd w:val="clear" w:color="auto" w:fill="auto"/>
          </w:tcPr>
          <w:p w14:paraId="068EA98F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088" w:type="dxa"/>
            <w:tcBorders>
              <w:bottom w:val="single" w:sz="12" w:space="0" w:color="000000"/>
            </w:tcBorders>
            <w:shd w:val="clear" w:color="auto" w:fill="auto"/>
          </w:tcPr>
          <w:p w14:paraId="2A0B7FFC" w14:textId="77777777" w:rsidR="00BB7BF5" w:rsidRPr="00D978F3" w:rsidRDefault="00BB7BF5" w:rsidP="002B3EDD">
            <w:pPr>
              <w:rPr>
                <w:rFonts w:ascii="Times New Roman" w:hAnsi="Times New Roman" w:cs="Times New Roman"/>
              </w:rPr>
            </w:pPr>
          </w:p>
        </w:tc>
      </w:tr>
    </w:tbl>
    <w:p w14:paraId="3D840D00" w14:textId="77777777" w:rsidR="00BB7BF5" w:rsidRPr="00B654C8" w:rsidRDefault="00BB7BF5" w:rsidP="00BB7BF5">
      <w:pPr>
        <w:rPr>
          <w:rFonts w:ascii="Arial" w:hAnsi="Arial" w:cs="Arial"/>
          <w:color w:val="808080" w:themeColor="background1" w:themeShade="80"/>
          <w:sz w:val="20"/>
          <w:szCs w:val="20"/>
        </w:rPr>
      </w:pPr>
    </w:p>
    <w:p w14:paraId="564AAD2C" w14:textId="77777777" w:rsidR="00BB7BF5" w:rsidRDefault="00BB7BF5" w:rsidP="00BB7BF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9E250AC" w14:textId="3D73D0E6" w:rsidR="00BB7BF5" w:rsidRPr="0025666B" w:rsidRDefault="00BB7BF5" w:rsidP="00BB7BF5">
      <w:pPr>
        <w:spacing w:line="480" w:lineRule="auto"/>
        <w:rPr>
          <w:rFonts w:ascii="Times New Roman" w:hAnsi="Times New Roman" w:cs="Times New Roman"/>
          <w:b/>
        </w:rPr>
      </w:pPr>
      <w:r w:rsidRPr="0025666B">
        <w:rPr>
          <w:rFonts w:ascii="Times New Roman" w:hAnsi="Times New Roman" w:cs="Times New Roman"/>
          <w:b/>
        </w:rPr>
        <w:lastRenderedPageBreak/>
        <w:t>References.</w:t>
      </w:r>
    </w:p>
    <w:p w14:paraId="766DC71B" w14:textId="77777777" w:rsidR="00427437" w:rsidRPr="00427437" w:rsidRDefault="00BB7BF5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fldChar w:fldCharType="begin"/>
      </w:r>
      <w:r w:rsidRPr="00427437">
        <w:rPr>
          <w:rFonts w:ascii="Times New Roman" w:hAnsi="Times New Roman" w:cs="Times New Roman"/>
        </w:rPr>
        <w:instrText xml:space="preserve"> ADDIN EN.REFLIST </w:instrText>
      </w:r>
      <w:r w:rsidRPr="00427437">
        <w:rPr>
          <w:rFonts w:ascii="Times New Roman" w:hAnsi="Times New Roman" w:cs="Times New Roman"/>
        </w:rPr>
        <w:fldChar w:fldCharType="separate"/>
      </w:r>
      <w:r w:rsidR="00427437" w:rsidRPr="00427437">
        <w:rPr>
          <w:rFonts w:ascii="Times New Roman" w:hAnsi="Times New Roman" w:cs="Times New Roman"/>
        </w:rPr>
        <w:t>1.</w:t>
      </w:r>
      <w:r w:rsidR="00427437" w:rsidRPr="00427437">
        <w:rPr>
          <w:rFonts w:ascii="Times New Roman" w:hAnsi="Times New Roman" w:cs="Times New Roman"/>
        </w:rPr>
        <w:tab/>
        <w:t>Oliver SL, Sommer M, Zerboni L, Rajamani J, Grose C, Arvin AM. Mutagenesis of varicella-zoster virus glycoprotein B: putative fusion loop residues are essential for viral replication, and the furin cleavage motif contributes to pathogenesis in skin tissue in vivo. J Virol. 2009;83(15):7495-506. doi: 10.1128/JVI.00400-09. PubMed PMID: 19474103; PubMed Central PMCID: PMCPMC2708640.</w:t>
      </w:r>
    </w:p>
    <w:p w14:paraId="40C9F84E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2.</w:t>
      </w:r>
      <w:r w:rsidRPr="00427437">
        <w:rPr>
          <w:rFonts w:ascii="Times New Roman" w:hAnsi="Times New Roman" w:cs="Times New Roman"/>
        </w:rPr>
        <w:tab/>
        <w:t>Tischer BK, Kaufer BB, Sommer M, Wussow F, Arvin AM, Osterrieder N. A self-excisable infectious bacterial artificial chromosome clone of varicella-zoster virus allows analysis of the essential tegument protein encoded by ORF9. J Virol. 2007;81(23):13200-8. doi: 10.1128/JVI.01148-07. PubMed PMID: 17913822; PubMed Central PMCID: PMCPMC2169085.</w:t>
      </w:r>
    </w:p>
    <w:p w14:paraId="672F6EF5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3.</w:t>
      </w:r>
      <w:r w:rsidRPr="00427437">
        <w:rPr>
          <w:rFonts w:ascii="Times New Roman" w:hAnsi="Times New Roman" w:cs="Times New Roman"/>
        </w:rPr>
        <w:tab/>
        <w:t>Tischer BK, Smith GA, Osterrieder N. En passant mutagenesis: a two step markerless red recombination system. Methods Mol Biol. 2010;634:421-30. doi: 10.1007/978-1-60761-652-8_30. PubMed PMID: 20677001.</w:t>
      </w:r>
    </w:p>
    <w:p w14:paraId="42196A30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4.</w:t>
      </w:r>
      <w:r w:rsidRPr="00427437">
        <w:rPr>
          <w:rFonts w:ascii="Times New Roman" w:hAnsi="Times New Roman" w:cs="Times New Roman"/>
        </w:rPr>
        <w:tab/>
        <w:t>Yang E, Arvin AM, Oliver SL. The cytoplasmic domain of varicella-zoster virus glycoprotein H regulates syncytia formation and skin pathogenesis. PLoS Pathog. 2014;10(5):e1004173. doi: 10.1371/journal.ppat.1004173. PubMed PMID: 24874654; PubMed Central PMCID: PMCPMC4038623.</w:t>
      </w:r>
    </w:p>
    <w:p w14:paraId="64C417DC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5.</w:t>
      </w:r>
      <w:r w:rsidRPr="00427437">
        <w:rPr>
          <w:rFonts w:ascii="Times New Roman" w:hAnsi="Times New Roman" w:cs="Times New Roman"/>
        </w:rPr>
        <w:tab/>
        <w:t>Yang E, Arvin AM, Oliver SL. Role for the alphaV Integrin Subunit in Varicella-Zoster Virus-Mediated Fusion and Infection. J Virol. 2016;90(16):7567-78. doi: 10.1128/JVI.00792-16. PubMed PMID: 27279620; PubMed Central PMCID: PMCPMC4984616.</w:t>
      </w:r>
    </w:p>
    <w:p w14:paraId="3EC1E434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6.</w:t>
      </w:r>
      <w:r w:rsidRPr="00427437">
        <w:rPr>
          <w:rFonts w:ascii="Times New Roman" w:hAnsi="Times New Roman" w:cs="Times New Roman"/>
        </w:rPr>
        <w:tab/>
        <w:t>Oliver SL, Xing Y, Chen DH, Roh SH, Pintilie GD, Bushnell DA, et al. A glycoprotein B-neutralizing antibody structure at 2.8 A uncovers a critical domain for herpesvirus fusion initiation. Nat Commun. 2020;11(1):4141. doi: 10.1038/s41467-020-17911-0. PubMed PMID: 32811830; PubMed Central PMCID: PMCPMC7435202.</w:t>
      </w:r>
    </w:p>
    <w:p w14:paraId="12D4E4AD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7.</w:t>
      </w:r>
      <w:r w:rsidRPr="00427437">
        <w:rPr>
          <w:rFonts w:ascii="Times New Roman" w:hAnsi="Times New Roman" w:cs="Times New Roman"/>
        </w:rPr>
        <w:tab/>
        <w:t>Oliver SL, Brady JJ, Sommer MH, Reichelt M, Sung P, Blau HM, et al. An immunoreceptor tyrosine-based inhibition motif in varicella-zoster virus glycoprotein B regulates cell fusion and skin pathogenesis. Proc Natl Acad Sci U S A. 2013;110(5):1911-6. doi: 10.1073/pnas.1216985110. PubMed PMID: 23322733; PubMed Central PMCID: PMCPMC3562845.</w:t>
      </w:r>
    </w:p>
    <w:p w14:paraId="34142213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8.</w:t>
      </w:r>
      <w:r w:rsidRPr="00427437">
        <w:rPr>
          <w:rFonts w:ascii="Times New Roman" w:hAnsi="Times New Roman" w:cs="Times New Roman"/>
        </w:rPr>
        <w:tab/>
        <w:t>Suenaga T, Satoh T, Somboonthum P, Kawaguchi Y, Mori Y, Arase H. Myelin-associated glycoprotein mediates membrane fusion and entry of neurotropic herpesviruses. Proc Natl Acad Sci U S A. 2010;107(2):866-71. doi: 10.1073/pnas.0913351107. PubMed PMID: 20080767; PubMed Central PMCID: PMCPMC2818916.</w:t>
      </w:r>
    </w:p>
    <w:p w14:paraId="2AEF9426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9.</w:t>
      </w:r>
      <w:r w:rsidRPr="00427437">
        <w:rPr>
          <w:rFonts w:ascii="Times New Roman" w:hAnsi="Times New Roman" w:cs="Times New Roman"/>
        </w:rPr>
        <w:tab/>
        <w:t>Vleck SE, Oliver SL, Brady JJ, Blau HM, Rajamani J, Sommer MH, et al. Structure-function analysis of varicella-zoster virus glycoprotein H identifies domain-specific roles for fusion and skin tropism. Proc Natl Acad Sci U S A. 2011;108(45):18412-7. doi: 10.1073/pnas.1111333108. PubMed PMID: 22025718; PubMed Central PMCID: PMCPMC3215059.</w:t>
      </w:r>
    </w:p>
    <w:p w14:paraId="383BAB56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10.</w:t>
      </w:r>
      <w:r w:rsidRPr="00427437">
        <w:rPr>
          <w:rFonts w:ascii="Times New Roman" w:hAnsi="Times New Roman" w:cs="Times New Roman"/>
        </w:rPr>
        <w:tab/>
        <w:t>Oliver SL, Sommer MH, Reichelt M, Rajamani J, Vlaycheva-Beisheim L, Stamatis S, et al. Mutagenesis of varicella-zoster virus glycoprotein I (gI) identifies a cysteine residue critical for gE/gI heterodimer formation, gI structure, and virulence in skin cells. J Virol. 2011;85(9):4095-110. doi: 10.1128/JVI.02596-10. PubMed PMID: 21345964; PubMed Central PMCID: PMCPMC3126246.</w:t>
      </w:r>
    </w:p>
    <w:p w14:paraId="7C8CDA6A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lastRenderedPageBreak/>
        <w:t>11.</w:t>
      </w:r>
      <w:r w:rsidRPr="00427437">
        <w:rPr>
          <w:rFonts w:ascii="Times New Roman" w:hAnsi="Times New Roman" w:cs="Times New Roman"/>
        </w:rPr>
        <w:tab/>
        <w:t>Mastronarde DN. Automated electron microscope tomography using robust prediction of specimen movements. J Struct Biol. 2005;152(1):36-51. doi: 10.1016/j.jsb.2005.07.007. PubMed PMID: 16182563.</w:t>
      </w:r>
    </w:p>
    <w:p w14:paraId="4C33A107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12.</w:t>
      </w:r>
      <w:r w:rsidRPr="00427437">
        <w:rPr>
          <w:rFonts w:ascii="Times New Roman" w:hAnsi="Times New Roman" w:cs="Times New Roman"/>
        </w:rPr>
        <w:tab/>
        <w:t>Zivanov J, Nakane T, Forsberg BO, Kimanius D, Hagen WJ, Lindahl E, et al. New tools for automated high-resolution cryo-EM structure determination in RELION-3. Elife. 2018;7. doi: 10.7554/eLife.42166. PubMed PMID: 30412051; PubMed Central PMCID: PMCPMC6250425.</w:t>
      </w:r>
    </w:p>
    <w:p w14:paraId="133C1B0C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13.</w:t>
      </w:r>
      <w:r w:rsidRPr="00427437">
        <w:rPr>
          <w:rFonts w:ascii="Times New Roman" w:hAnsi="Times New Roman" w:cs="Times New Roman"/>
        </w:rPr>
        <w:tab/>
        <w:t>Scheres SH. RELION: implementation of a Bayesian approach to cryo-EM structure determination. J Struct Biol. 2012;180(3):519-30. doi: 10.1016/j.jsb.2012.09.006. PubMed PMID: 23000701; PubMed Central PMCID: PMCPMC3690530.</w:t>
      </w:r>
    </w:p>
    <w:p w14:paraId="39A50119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14.</w:t>
      </w:r>
      <w:r w:rsidRPr="00427437">
        <w:rPr>
          <w:rFonts w:ascii="Times New Roman" w:hAnsi="Times New Roman" w:cs="Times New Roman"/>
        </w:rPr>
        <w:tab/>
        <w:t>Kucukelbir A, Sigworth FJ, Tagare HD. Quantifying the local resolution of cryo-EM density maps. Nat Methods. 2014;11(1):63-5. doi: 10.1038/nmeth.2727. PubMed PMID: 24213166; PubMed Central PMCID: PMCPMC3903095.</w:t>
      </w:r>
    </w:p>
    <w:p w14:paraId="78533B10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15.</w:t>
      </w:r>
      <w:r w:rsidRPr="00427437">
        <w:rPr>
          <w:rFonts w:ascii="Times New Roman" w:hAnsi="Times New Roman" w:cs="Times New Roman"/>
        </w:rPr>
        <w:tab/>
        <w:t>Pettersen EF, Goddard TD, Huang CC, Couch GS, Greenblatt DM, Meng EC, et al. UCSF Chimera--a visualization system for exploratory research and analysis. J Comput Chem. 2004;25(13):1605-12. doi: 10.1002/jcc.20084. PubMed PMID: 15264254.</w:t>
      </w:r>
    </w:p>
    <w:p w14:paraId="2AE6874B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16.</w:t>
      </w:r>
      <w:r w:rsidRPr="00427437">
        <w:rPr>
          <w:rFonts w:ascii="Times New Roman" w:hAnsi="Times New Roman" w:cs="Times New Roman"/>
        </w:rPr>
        <w:tab/>
        <w:t>Pintilie G, Chiu W. Assessment of Structural Features in Cryo-EM Density Maps using SSE and Side Chain Z-Scores. J Struct Biol. 2018. doi: 10.1016/j.jsb.2018.08.015. PubMed PMID: 30144506.</w:t>
      </w:r>
    </w:p>
    <w:p w14:paraId="69283122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17.</w:t>
      </w:r>
      <w:r w:rsidRPr="00427437">
        <w:rPr>
          <w:rFonts w:ascii="Times New Roman" w:hAnsi="Times New Roman" w:cs="Times New Roman"/>
        </w:rPr>
        <w:tab/>
        <w:t>Adams PD, Afonine PV, Bunkoczi G, Chen VB, Davis IW, Echols N, et al. PHENIX: a comprehensive Python-based system for macromolecular structure solution. Acta Crystallogr D Biol Crystallogr. 2010;66(Pt 2):213-21. doi: 10.1107/S0907444909052925. PubMed PMID: 20124702; PubMed Central PMCID: PMCPMC2815670.</w:t>
      </w:r>
    </w:p>
    <w:p w14:paraId="0BF10950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18.</w:t>
      </w:r>
      <w:r w:rsidRPr="00427437">
        <w:rPr>
          <w:rFonts w:ascii="Times New Roman" w:hAnsi="Times New Roman" w:cs="Times New Roman"/>
        </w:rPr>
        <w:tab/>
        <w:t>Emsley P, Lohkamp B, Scott WG, Cowtan K. Features and development of Coot. Acta Crystallogr D Biol Crystallogr. 2010;66(Pt 4):486-501. doi: 10.1107/S0907444910007493. PubMed PMID: 20383002; PubMed Central PMCID: PMCPMC2852313.</w:t>
      </w:r>
    </w:p>
    <w:p w14:paraId="67EA84F4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19.</w:t>
      </w:r>
      <w:r w:rsidRPr="00427437">
        <w:rPr>
          <w:rFonts w:ascii="Times New Roman" w:hAnsi="Times New Roman" w:cs="Times New Roman"/>
        </w:rPr>
        <w:tab/>
        <w:t>Xu J. Distance-based protein folding powered by deep learning. Proc Natl Acad Sci U S A. 2019;116(34):16856-65. doi: 10.1073/pnas.1821309116. PubMed PMID: 31399549; PubMed Central PMCID: PMCPMC6708335.</w:t>
      </w:r>
    </w:p>
    <w:p w14:paraId="2DC15D02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20.</w:t>
      </w:r>
      <w:r w:rsidRPr="00427437">
        <w:rPr>
          <w:rFonts w:ascii="Times New Roman" w:hAnsi="Times New Roman" w:cs="Times New Roman"/>
        </w:rPr>
        <w:tab/>
        <w:t>Waterhouse A, Bertoni M, Bienert S, Studer G, Tauriello G, Gumienny R, et al. SWISS-MODEL: homology modelling of protein structures and complexes. Nucleic Acids Res. 2018;46(W1):W296-W303. doi: 10.1093/nar/gky427. PubMed PMID: 29788355; PubMed Central PMCID: PMCPMC6030848.</w:t>
      </w:r>
    </w:p>
    <w:p w14:paraId="30525A8B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21.</w:t>
      </w:r>
      <w:r w:rsidRPr="00427437">
        <w:rPr>
          <w:rFonts w:ascii="Times New Roman" w:hAnsi="Times New Roman" w:cs="Times New Roman"/>
        </w:rPr>
        <w:tab/>
        <w:t>Lee J, Patel DS, Stahle J, Park SJ, Kern NR, Kim S, et al. CHARMM-GUI Membrane Builder for Complex Biological Membrane Simulations with Glycolipids and Lipoglycans. J Chem Theory Comput. 2019;15(1):775-86. doi: 10.1021/acs.jctc.8b01066. PubMed PMID: 30525595.</w:t>
      </w:r>
    </w:p>
    <w:p w14:paraId="23905155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22.</w:t>
      </w:r>
      <w:r w:rsidRPr="00427437">
        <w:rPr>
          <w:rFonts w:ascii="Times New Roman" w:hAnsi="Times New Roman" w:cs="Times New Roman"/>
        </w:rPr>
        <w:tab/>
        <w:t>Pintilie G, Chen DH, Haase-Pettingell CA, King JA, Chiu W. Resolution and Probabilistic Models of Components in CryoEM Maps of Mature P22 Bacteriophage. Biophys J. 2016;110(4):827-39. doi: 10.1016/j.bpj.2015.11.3522. PubMed PMID: 26743049; PubMed Central PMCID: PMCPMC4775875.</w:t>
      </w:r>
    </w:p>
    <w:p w14:paraId="273E2A0E" w14:textId="77777777" w:rsidR="00427437" w:rsidRPr="00427437" w:rsidRDefault="00427437" w:rsidP="00427437">
      <w:pPr>
        <w:pStyle w:val="EndNoteBibliography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t>23.</w:t>
      </w:r>
      <w:r w:rsidRPr="00427437">
        <w:rPr>
          <w:rFonts w:ascii="Times New Roman" w:hAnsi="Times New Roman" w:cs="Times New Roman"/>
        </w:rPr>
        <w:tab/>
        <w:t>Staden R. The Staden sequence analysis package. Mol Biotechnol. 1996;5(3):233-41. PubMed PMID: 8837029.</w:t>
      </w:r>
    </w:p>
    <w:p w14:paraId="5FF734BD" w14:textId="68FB68DF" w:rsidR="00F37361" w:rsidRDefault="00BB7BF5" w:rsidP="00427437">
      <w:pPr>
        <w:spacing w:line="480" w:lineRule="auto"/>
        <w:rPr>
          <w:rFonts w:ascii="Times New Roman" w:hAnsi="Times New Roman" w:cs="Times New Roman"/>
        </w:rPr>
      </w:pPr>
      <w:r w:rsidRPr="00427437">
        <w:rPr>
          <w:rFonts w:ascii="Times New Roman" w:hAnsi="Times New Roman" w:cs="Times New Roman"/>
        </w:rPr>
        <w:fldChar w:fldCharType="end"/>
      </w:r>
    </w:p>
    <w:sectPr w:rsidR="00F37361" w:rsidSect="00427437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18A9829" w14:textId="77777777" w:rsidR="00836315" w:rsidRDefault="00836315" w:rsidP="00D34D78">
      <w:r>
        <w:separator/>
      </w:r>
    </w:p>
  </w:endnote>
  <w:endnote w:type="continuationSeparator" w:id="0">
    <w:p w14:paraId="014B6D4D" w14:textId="77777777" w:rsidR="00836315" w:rsidRDefault="00836315" w:rsidP="00D34D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29036159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26A09C52" w14:textId="5232E60A" w:rsidR="002B3EDD" w:rsidRPr="00D34D78" w:rsidRDefault="002B3EDD">
        <w:pPr>
          <w:pStyle w:val="Footer"/>
          <w:jc w:val="right"/>
          <w:rPr>
            <w:rFonts w:ascii="Times New Roman" w:hAnsi="Times New Roman" w:cs="Times New Roman"/>
          </w:rPr>
        </w:pPr>
        <w:r w:rsidRPr="00D34D78">
          <w:rPr>
            <w:rFonts w:ascii="Times New Roman" w:hAnsi="Times New Roman" w:cs="Times New Roman"/>
          </w:rPr>
          <w:fldChar w:fldCharType="begin"/>
        </w:r>
        <w:r w:rsidRPr="00D34D78">
          <w:rPr>
            <w:rFonts w:ascii="Times New Roman" w:hAnsi="Times New Roman" w:cs="Times New Roman"/>
          </w:rPr>
          <w:instrText xml:space="preserve"> PAGE   \* MERGEFORMAT </w:instrText>
        </w:r>
        <w:r w:rsidRPr="00D34D78">
          <w:rPr>
            <w:rFonts w:ascii="Times New Roman" w:hAnsi="Times New Roman" w:cs="Times New Roman"/>
          </w:rPr>
          <w:fldChar w:fldCharType="separate"/>
        </w:r>
        <w:r w:rsidR="00473498">
          <w:rPr>
            <w:rFonts w:ascii="Times New Roman" w:hAnsi="Times New Roman" w:cs="Times New Roman"/>
            <w:noProof/>
          </w:rPr>
          <w:t>19</w:t>
        </w:r>
        <w:r w:rsidRPr="00D34D78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1751E8C3" w14:textId="77777777" w:rsidR="002B3EDD" w:rsidRDefault="002B3ED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7D71F3F" w14:textId="77777777" w:rsidR="00836315" w:rsidRDefault="00836315" w:rsidP="00D34D78">
      <w:r>
        <w:separator/>
      </w:r>
    </w:p>
  </w:footnote>
  <w:footnote w:type="continuationSeparator" w:id="0">
    <w:p w14:paraId="30073C34" w14:textId="77777777" w:rsidR="00836315" w:rsidRDefault="00836315" w:rsidP="00D34D7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E963DC"/>
    <w:multiLevelType w:val="hybridMultilevel"/>
    <w:tmpl w:val="728E2A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D21EE8"/>
    <w:multiLevelType w:val="multilevel"/>
    <w:tmpl w:val="D0BA0F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1412C9F"/>
    <w:multiLevelType w:val="hybridMultilevel"/>
    <w:tmpl w:val="2D3A57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ED6077C"/>
    <w:multiLevelType w:val="hybridMultilevel"/>
    <w:tmpl w:val="EC6464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B5F59E6"/>
    <w:multiLevelType w:val="hybridMultilevel"/>
    <w:tmpl w:val="2EB681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0296BB0"/>
    <w:multiLevelType w:val="hybridMultilevel"/>
    <w:tmpl w:val="4B80CB3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4B61A8C"/>
    <w:multiLevelType w:val="multilevel"/>
    <w:tmpl w:val="26F84A4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7" w15:restartNumberingAfterBreak="0">
    <w:nsid w:val="6CED1A05"/>
    <w:multiLevelType w:val="hybridMultilevel"/>
    <w:tmpl w:val="CEFE91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0775C55"/>
    <w:multiLevelType w:val="hybridMultilevel"/>
    <w:tmpl w:val="2488BCB6"/>
    <w:lvl w:ilvl="0" w:tplc="CB840DF8">
      <w:start w:val="1"/>
      <w:numFmt w:val="upperLetter"/>
      <w:lvlText w:val="%1."/>
      <w:lvlJc w:val="left"/>
      <w:pPr>
        <w:ind w:left="720" w:hanging="360"/>
      </w:pPr>
      <w:rPr>
        <w:rFonts w:asciiTheme="minorHAnsi" w:hAnsiTheme="minorHAnsi" w:cstheme="minorBid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5"/>
  </w:num>
  <w:num w:numId="3">
    <w:abstractNumId w:val="8"/>
  </w:num>
  <w:num w:numId="4">
    <w:abstractNumId w:val="4"/>
  </w:num>
  <w:num w:numId="5">
    <w:abstractNumId w:val="0"/>
  </w:num>
  <w:num w:numId="6">
    <w:abstractNumId w:val="7"/>
  </w:num>
  <w:num w:numId="7">
    <w:abstractNumId w:val="3"/>
  </w:num>
  <w:num w:numId="8">
    <w:abstractNumId w:val="1"/>
  </w:num>
  <w:num w:numId="9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0xdazd8pvx95ewvzmvsezl9zfxtxrz959s&quot;&gt;PATHOGENS-D-20-02004_ReviewersComments_07nov20_01&lt;record-ids&gt;&lt;item&gt;1&lt;/item&gt;&lt;item&gt;2&lt;/item&gt;&lt;item&gt;22&lt;/item&gt;&lt;item&gt;25&lt;/item&gt;&lt;item&gt;28&lt;/item&gt;&lt;/record-ids&gt;&lt;/item&gt;&lt;/Libraries&gt;"/>
  </w:docVars>
  <w:rsids>
    <w:rsidRoot w:val="00E25099"/>
    <w:rsid w:val="00001FC4"/>
    <w:rsid w:val="00005854"/>
    <w:rsid w:val="00005ECE"/>
    <w:rsid w:val="00005F98"/>
    <w:rsid w:val="00006516"/>
    <w:rsid w:val="000070AC"/>
    <w:rsid w:val="00010C01"/>
    <w:rsid w:val="00010F5B"/>
    <w:rsid w:val="0001156B"/>
    <w:rsid w:val="000125B8"/>
    <w:rsid w:val="00012771"/>
    <w:rsid w:val="00013461"/>
    <w:rsid w:val="000137C5"/>
    <w:rsid w:val="00013904"/>
    <w:rsid w:val="00013A34"/>
    <w:rsid w:val="00013C64"/>
    <w:rsid w:val="00014178"/>
    <w:rsid w:val="000145D5"/>
    <w:rsid w:val="00014B1F"/>
    <w:rsid w:val="00014C0D"/>
    <w:rsid w:val="00014C8C"/>
    <w:rsid w:val="00014ED4"/>
    <w:rsid w:val="0001659A"/>
    <w:rsid w:val="0001751D"/>
    <w:rsid w:val="00020108"/>
    <w:rsid w:val="00020E56"/>
    <w:rsid w:val="00020ED4"/>
    <w:rsid w:val="00021082"/>
    <w:rsid w:val="00021125"/>
    <w:rsid w:val="000213E8"/>
    <w:rsid w:val="00022847"/>
    <w:rsid w:val="00024570"/>
    <w:rsid w:val="00025657"/>
    <w:rsid w:val="000258B4"/>
    <w:rsid w:val="00025933"/>
    <w:rsid w:val="00027357"/>
    <w:rsid w:val="00027C34"/>
    <w:rsid w:val="00030CDD"/>
    <w:rsid w:val="00032B15"/>
    <w:rsid w:val="000345D3"/>
    <w:rsid w:val="000353B3"/>
    <w:rsid w:val="00040090"/>
    <w:rsid w:val="00040A8C"/>
    <w:rsid w:val="00041B19"/>
    <w:rsid w:val="00041DAD"/>
    <w:rsid w:val="00042CB9"/>
    <w:rsid w:val="00043626"/>
    <w:rsid w:val="000445CE"/>
    <w:rsid w:val="0004473F"/>
    <w:rsid w:val="000447C6"/>
    <w:rsid w:val="00046740"/>
    <w:rsid w:val="00046C28"/>
    <w:rsid w:val="00046EF9"/>
    <w:rsid w:val="00047726"/>
    <w:rsid w:val="00051410"/>
    <w:rsid w:val="000514F3"/>
    <w:rsid w:val="000521B1"/>
    <w:rsid w:val="00052653"/>
    <w:rsid w:val="00054670"/>
    <w:rsid w:val="000569C9"/>
    <w:rsid w:val="00056A3E"/>
    <w:rsid w:val="0005715C"/>
    <w:rsid w:val="00057273"/>
    <w:rsid w:val="0006084F"/>
    <w:rsid w:val="000617D0"/>
    <w:rsid w:val="000618F4"/>
    <w:rsid w:val="0006235A"/>
    <w:rsid w:val="0006250D"/>
    <w:rsid w:val="00062CDE"/>
    <w:rsid w:val="000643E8"/>
    <w:rsid w:val="000650A4"/>
    <w:rsid w:val="000653EE"/>
    <w:rsid w:val="00065E2E"/>
    <w:rsid w:val="000666E6"/>
    <w:rsid w:val="00066877"/>
    <w:rsid w:val="00066C5C"/>
    <w:rsid w:val="0006719F"/>
    <w:rsid w:val="00071C84"/>
    <w:rsid w:val="000721AD"/>
    <w:rsid w:val="00073017"/>
    <w:rsid w:val="0007311A"/>
    <w:rsid w:val="00073181"/>
    <w:rsid w:val="00073E6E"/>
    <w:rsid w:val="00074956"/>
    <w:rsid w:val="00074BEC"/>
    <w:rsid w:val="00075A88"/>
    <w:rsid w:val="000767D1"/>
    <w:rsid w:val="00076931"/>
    <w:rsid w:val="00076FD6"/>
    <w:rsid w:val="00080B96"/>
    <w:rsid w:val="00081679"/>
    <w:rsid w:val="00081DB1"/>
    <w:rsid w:val="00081E95"/>
    <w:rsid w:val="00082691"/>
    <w:rsid w:val="000838A1"/>
    <w:rsid w:val="000841C2"/>
    <w:rsid w:val="00084322"/>
    <w:rsid w:val="0008493C"/>
    <w:rsid w:val="000864BC"/>
    <w:rsid w:val="0008695A"/>
    <w:rsid w:val="00086D44"/>
    <w:rsid w:val="000904CA"/>
    <w:rsid w:val="0009208A"/>
    <w:rsid w:val="000922D5"/>
    <w:rsid w:val="00093370"/>
    <w:rsid w:val="000942EF"/>
    <w:rsid w:val="00094635"/>
    <w:rsid w:val="000947C6"/>
    <w:rsid w:val="00096225"/>
    <w:rsid w:val="00097F3D"/>
    <w:rsid w:val="00097F4B"/>
    <w:rsid w:val="000A06CC"/>
    <w:rsid w:val="000A0BAA"/>
    <w:rsid w:val="000A134F"/>
    <w:rsid w:val="000A36B1"/>
    <w:rsid w:val="000A3D1B"/>
    <w:rsid w:val="000A3FD8"/>
    <w:rsid w:val="000A420B"/>
    <w:rsid w:val="000A43E0"/>
    <w:rsid w:val="000A5453"/>
    <w:rsid w:val="000A6FF2"/>
    <w:rsid w:val="000A723C"/>
    <w:rsid w:val="000A758E"/>
    <w:rsid w:val="000B02BD"/>
    <w:rsid w:val="000B0AE6"/>
    <w:rsid w:val="000B0E7F"/>
    <w:rsid w:val="000B0F1D"/>
    <w:rsid w:val="000B1268"/>
    <w:rsid w:val="000B1B1F"/>
    <w:rsid w:val="000B3959"/>
    <w:rsid w:val="000B3A77"/>
    <w:rsid w:val="000B529C"/>
    <w:rsid w:val="000B6F27"/>
    <w:rsid w:val="000C07CA"/>
    <w:rsid w:val="000C0FAD"/>
    <w:rsid w:val="000C1AF7"/>
    <w:rsid w:val="000C1BA7"/>
    <w:rsid w:val="000C2A60"/>
    <w:rsid w:val="000C2D81"/>
    <w:rsid w:val="000C30C6"/>
    <w:rsid w:val="000C37B2"/>
    <w:rsid w:val="000C393C"/>
    <w:rsid w:val="000C4E8E"/>
    <w:rsid w:val="000C7811"/>
    <w:rsid w:val="000D0828"/>
    <w:rsid w:val="000D1A71"/>
    <w:rsid w:val="000D1CB7"/>
    <w:rsid w:val="000D2A40"/>
    <w:rsid w:val="000D2A72"/>
    <w:rsid w:val="000D43F7"/>
    <w:rsid w:val="000D5044"/>
    <w:rsid w:val="000D5BD5"/>
    <w:rsid w:val="000D5D01"/>
    <w:rsid w:val="000D5D0F"/>
    <w:rsid w:val="000D72D4"/>
    <w:rsid w:val="000D78BB"/>
    <w:rsid w:val="000E18B6"/>
    <w:rsid w:val="000E19D0"/>
    <w:rsid w:val="000E1CF7"/>
    <w:rsid w:val="000E2A90"/>
    <w:rsid w:val="000E2AB3"/>
    <w:rsid w:val="000E2B24"/>
    <w:rsid w:val="000E443A"/>
    <w:rsid w:val="000E451D"/>
    <w:rsid w:val="000E4565"/>
    <w:rsid w:val="000E4BB1"/>
    <w:rsid w:val="000E58E0"/>
    <w:rsid w:val="000E5C05"/>
    <w:rsid w:val="000F0ADB"/>
    <w:rsid w:val="000F1508"/>
    <w:rsid w:val="000F1807"/>
    <w:rsid w:val="000F277E"/>
    <w:rsid w:val="000F27BC"/>
    <w:rsid w:val="000F3BF5"/>
    <w:rsid w:val="000F5106"/>
    <w:rsid w:val="000F6E70"/>
    <w:rsid w:val="001009A1"/>
    <w:rsid w:val="00100A93"/>
    <w:rsid w:val="00103187"/>
    <w:rsid w:val="00104874"/>
    <w:rsid w:val="001059CC"/>
    <w:rsid w:val="001064A1"/>
    <w:rsid w:val="00110103"/>
    <w:rsid w:val="0011079D"/>
    <w:rsid w:val="00110971"/>
    <w:rsid w:val="00111579"/>
    <w:rsid w:val="001115DB"/>
    <w:rsid w:val="00112A30"/>
    <w:rsid w:val="00112BDD"/>
    <w:rsid w:val="00113842"/>
    <w:rsid w:val="00114081"/>
    <w:rsid w:val="00114513"/>
    <w:rsid w:val="00115F12"/>
    <w:rsid w:val="00117650"/>
    <w:rsid w:val="001201A1"/>
    <w:rsid w:val="00120794"/>
    <w:rsid w:val="00120CDE"/>
    <w:rsid w:val="00120F53"/>
    <w:rsid w:val="00121C70"/>
    <w:rsid w:val="00121E2B"/>
    <w:rsid w:val="00122266"/>
    <w:rsid w:val="00122307"/>
    <w:rsid w:val="00122C6A"/>
    <w:rsid w:val="0012343B"/>
    <w:rsid w:val="00123785"/>
    <w:rsid w:val="001247A1"/>
    <w:rsid w:val="00124B97"/>
    <w:rsid w:val="001258AA"/>
    <w:rsid w:val="00126311"/>
    <w:rsid w:val="00127CAB"/>
    <w:rsid w:val="0013137C"/>
    <w:rsid w:val="0013140F"/>
    <w:rsid w:val="001315DB"/>
    <w:rsid w:val="001316C1"/>
    <w:rsid w:val="001325BC"/>
    <w:rsid w:val="00133FF4"/>
    <w:rsid w:val="00134B1A"/>
    <w:rsid w:val="00136080"/>
    <w:rsid w:val="00136313"/>
    <w:rsid w:val="00136C91"/>
    <w:rsid w:val="0013751D"/>
    <w:rsid w:val="001379FC"/>
    <w:rsid w:val="00137B03"/>
    <w:rsid w:val="00140021"/>
    <w:rsid w:val="001412DB"/>
    <w:rsid w:val="00142717"/>
    <w:rsid w:val="00142EBA"/>
    <w:rsid w:val="00143785"/>
    <w:rsid w:val="00143C09"/>
    <w:rsid w:val="00144A1E"/>
    <w:rsid w:val="00146529"/>
    <w:rsid w:val="00146662"/>
    <w:rsid w:val="001475EE"/>
    <w:rsid w:val="00150F4E"/>
    <w:rsid w:val="00151179"/>
    <w:rsid w:val="00151CE5"/>
    <w:rsid w:val="00151F26"/>
    <w:rsid w:val="001539FC"/>
    <w:rsid w:val="00153F15"/>
    <w:rsid w:val="00154809"/>
    <w:rsid w:val="00155635"/>
    <w:rsid w:val="00156AB9"/>
    <w:rsid w:val="001578D0"/>
    <w:rsid w:val="0015798C"/>
    <w:rsid w:val="00163D8A"/>
    <w:rsid w:val="00164F21"/>
    <w:rsid w:val="001653E8"/>
    <w:rsid w:val="001661FE"/>
    <w:rsid w:val="00167DE3"/>
    <w:rsid w:val="001706AF"/>
    <w:rsid w:val="00170FF6"/>
    <w:rsid w:val="00171233"/>
    <w:rsid w:val="001713B2"/>
    <w:rsid w:val="001731CA"/>
    <w:rsid w:val="00173370"/>
    <w:rsid w:val="00173853"/>
    <w:rsid w:val="00173CAE"/>
    <w:rsid w:val="001748C4"/>
    <w:rsid w:val="00174A65"/>
    <w:rsid w:val="00174FFF"/>
    <w:rsid w:val="001757B5"/>
    <w:rsid w:val="00175854"/>
    <w:rsid w:val="00175AF7"/>
    <w:rsid w:val="001766A0"/>
    <w:rsid w:val="00176D76"/>
    <w:rsid w:val="00177013"/>
    <w:rsid w:val="00177353"/>
    <w:rsid w:val="00181FA4"/>
    <w:rsid w:val="001825DD"/>
    <w:rsid w:val="001836C8"/>
    <w:rsid w:val="001838A1"/>
    <w:rsid w:val="00183A7A"/>
    <w:rsid w:val="00184208"/>
    <w:rsid w:val="00184489"/>
    <w:rsid w:val="001844B7"/>
    <w:rsid w:val="001847E9"/>
    <w:rsid w:val="001852E1"/>
    <w:rsid w:val="001854AB"/>
    <w:rsid w:val="00185FD0"/>
    <w:rsid w:val="0018718B"/>
    <w:rsid w:val="00187993"/>
    <w:rsid w:val="00187B80"/>
    <w:rsid w:val="001900DA"/>
    <w:rsid w:val="00190504"/>
    <w:rsid w:val="001924D0"/>
    <w:rsid w:val="001941DF"/>
    <w:rsid w:val="0019471C"/>
    <w:rsid w:val="001950D7"/>
    <w:rsid w:val="00195A32"/>
    <w:rsid w:val="001974C1"/>
    <w:rsid w:val="00197D9C"/>
    <w:rsid w:val="001A22BD"/>
    <w:rsid w:val="001A2870"/>
    <w:rsid w:val="001A2CD4"/>
    <w:rsid w:val="001A4B4C"/>
    <w:rsid w:val="001A4C68"/>
    <w:rsid w:val="001A5ACC"/>
    <w:rsid w:val="001A5B8A"/>
    <w:rsid w:val="001A5BD3"/>
    <w:rsid w:val="001A6D4F"/>
    <w:rsid w:val="001A6F75"/>
    <w:rsid w:val="001A7641"/>
    <w:rsid w:val="001B0486"/>
    <w:rsid w:val="001B3C83"/>
    <w:rsid w:val="001B4255"/>
    <w:rsid w:val="001B6A03"/>
    <w:rsid w:val="001B7123"/>
    <w:rsid w:val="001B7F97"/>
    <w:rsid w:val="001C03E7"/>
    <w:rsid w:val="001C1917"/>
    <w:rsid w:val="001C2C43"/>
    <w:rsid w:val="001C3543"/>
    <w:rsid w:val="001C422C"/>
    <w:rsid w:val="001C4ACE"/>
    <w:rsid w:val="001C56CA"/>
    <w:rsid w:val="001C5CB3"/>
    <w:rsid w:val="001C61DA"/>
    <w:rsid w:val="001C69EB"/>
    <w:rsid w:val="001C6A30"/>
    <w:rsid w:val="001C798B"/>
    <w:rsid w:val="001C7A35"/>
    <w:rsid w:val="001D0EAC"/>
    <w:rsid w:val="001D1005"/>
    <w:rsid w:val="001D14FB"/>
    <w:rsid w:val="001D2427"/>
    <w:rsid w:val="001D2CD0"/>
    <w:rsid w:val="001D2E66"/>
    <w:rsid w:val="001D3DE3"/>
    <w:rsid w:val="001D42D7"/>
    <w:rsid w:val="001D5E96"/>
    <w:rsid w:val="001D6A63"/>
    <w:rsid w:val="001D6C68"/>
    <w:rsid w:val="001D752C"/>
    <w:rsid w:val="001E2871"/>
    <w:rsid w:val="001E2D49"/>
    <w:rsid w:val="001E392A"/>
    <w:rsid w:val="001E57FB"/>
    <w:rsid w:val="001E6250"/>
    <w:rsid w:val="001E709D"/>
    <w:rsid w:val="001E7171"/>
    <w:rsid w:val="001F13C2"/>
    <w:rsid w:val="001F15B3"/>
    <w:rsid w:val="001F3C03"/>
    <w:rsid w:val="001F3EC4"/>
    <w:rsid w:val="001F56F4"/>
    <w:rsid w:val="001F63C1"/>
    <w:rsid w:val="001F716E"/>
    <w:rsid w:val="00200AAD"/>
    <w:rsid w:val="00201916"/>
    <w:rsid w:val="002027A1"/>
    <w:rsid w:val="00203311"/>
    <w:rsid w:val="002033F1"/>
    <w:rsid w:val="00203E16"/>
    <w:rsid w:val="00204128"/>
    <w:rsid w:val="00205009"/>
    <w:rsid w:val="002050B7"/>
    <w:rsid w:val="00205BE8"/>
    <w:rsid w:val="00205EE6"/>
    <w:rsid w:val="00206736"/>
    <w:rsid w:val="00211B4C"/>
    <w:rsid w:val="00212107"/>
    <w:rsid w:val="00212872"/>
    <w:rsid w:val="002130F7"/>
    <w:rsid w:val="002132ED"/>
    <w:rsid w:val="00214245"/>
    <w:rsid w:val="00214599"/>
    <w:rsid w:val="00214B2A"/>
    <w:rsid w:val="0021518A"/>
    <w:rsid w:val="00216496"/>
    <w:rsid w:val="0021673F"/>
    <w:rsid w:val="00216742"/>
    <w:rsid w:val="00216A27"/>
    <w:rsid w:val="00216A2B"/>
    <w:rsid w:val="00216CF7"/>
    <w:rsid w:val="00217070"/>
    <w:rsid w:val="00220661"/>
    <w:rsid w:val="002211E2"/>
    <w:rsid w:val="002216B3"/>
    <w:rsid w:val="00224239"/>
    <w:rsid w:val="00224ACA"/>
    <w:rsid w:val="002258D4"/>
    <w:rsid w:val="00226ED6"/>
    <w:rsid w:val="00227577"/>
    <w:rsid w:val="00227781"/>
    <w:rsid w:val="002305D4"/>
    <w:rsid w:val="00230AE1"/>
    <w:rsid w:val="00230C7D"/>
    <w:rsid w:val="00230CFD"/>
    <w:rsid w:val="0023133D"/>
    <w:rsid w:val="00231B04"/>
    <w:rsid w:val="00231F8C"/>
    <w:rsid w:val="002328CB"/>
    <w:rsid w:val="00233F16"/>
    <w:rsid w:val="00234554"/>
    <w:rsid w:val="0023461A"/>
    <w:rsid w:val="00235421"/>
    <w:rsid w:val="00235948"/>
    <w:rsid w:val="00236EE0"/>
    <w:rsid w:val="00237157"/>
    <w:rsid w:val="002377D9"/>
    <w:rsid w:val="002377F5"/>
    <w:rsid w:val="00240395"/>
    <w:rsid w:val="00240554"/>
    <w:rsid w:val="0024113A"/>
    <w:rsid w:val="002419DE"/>
    <w:rsid w:val="00241F7C"/>
    <w:rsid w:val="00242044"/>
    <w:rsid w:val="00242211"/>
    <w:rsid w:val="00242C94"/>
    <w:rsid w:val="00243099"/>
    <w:rsid w:val="00243D5D"/>
    <w:rsid w:val="00245B09"/>
    <w:rsid w:val="0024670D"/>
    <w:rsid w:val="002503F2"/>
    <w:rsid w:val="00250C6D"/>
    <w:rsid w:val="00250D5C"/>
    <w:rsid w:val="00250D8D"/>
    <w:rsid w:val="00251150"/>
    <w:rsid w:val="0025120B"/>
    <w:rsid w:val="00251739"/>
    <w:rsid w:val="00251A8A"/>
    <w:rsid w:val="00251B3F"/>
    <w:rsid w:val="00251D51"/>
    <w:rsid w:val="0025286A"/>
    <w:rsid w:val="002528F8"/>
    <w:rsid w:val="00252E06"/>
    <w:rsid w:val="00254069"/>
    <w:rsid w:val="00254404"/>
    <w:rsid w:val="00254AA6"/>
    <w:rsid w:val="002550CE"/>
    <w:rsid w:val="002569BE"/>
    <w:rsid w:val="00257793"/>
    <w:rsid w:val="002578C9"/>
    <w:rsid w:val="00260622"/>
    <w:rsid w:val="0026118B"/>
    <w:rsid w:val="00261244"/>
    <w:rsid w:val="0026266E"/>
    <w:rsid w:val="0026282C"/>
    <w:rsid w:val="002628B4"/>
    <w:rsid w:val="00262B5D"/>
    <w:rsid w:val="00262F2C"/>
    <w:rsid w:val="002630F6"/>
    <w:rsid w:val="00264C6B"/>
    <w:rsid w:val="00265791"/>
    <w:rsid w:val="00265999"/>
    <w:rsid w:val="00265A1B"/>
    <w:rsid w:val="00266AC4"/>
    <w:rsid w:val="00266B12"/>
    <w:rsid w:val="00266BE9"/>
    <w:rsid w:val="002671C2"/>
    <w:rsid w:val="002701D9"/>
    <w:rsid w:val="00270843"/>
    <w:rsid w:val="00271A61"/>
    <w:rsid w:val="00271A83"/>
    <w:rsid w:val="002729D7"/>
    <w:rsid w:val="0027593C"/>
    <w:rsid w:val="0027674E"/>
    <w:rsid w:val="00276C46"/>
    <w:rsid w:val="00277205"/>
    <w:rsid w:val="002801DF"/>
    <w:rsid w:val="00280482"/>
    <w:rsid w:val="00280C28"/>
    <w:rsid w:val="00282650"/>
    <w:rsid w:val="0028598F"/>
    <w:rsid w:val="00287159"/>
    <w:rsid w:val="002873D0"/>
    <w:rsid w:val="0029068C"/>
    <w:rsid w:val="00291EA4"/>
    <w:rsid w:val="00293B5D"/>
    <w:rsid w:val="00294A06"/>
    <w:rsid w:val="00294B18"/>
    <w:rsid w:val="00296189"/>
    <w:rsid w:val="00296B74"/>
    <w:rsid w:val="00296DB2"/>
    <w:rsid w:val="00297199"/>
    <w:rsid w:val="002A07E6"/>
    <w:rsid w:val="002A0BE3"/>
    <w:rsid w:val="002A0CCA"/>
    <w:rsid w:val="002A0D1F"/>
    <w:rsid w:val="002A120C"/>
    <w:rsid w:val="002A1A95"/>
    <w:rsid w:val="002A1DF1"/>
    <w:rsid w:val="002A22F7"/>
    <w:rsid w:val="002A24BB"/>
    <w:rsid w:val="002A2870"/>
    <w:rsid w:val="002A42B9"/>
    <w:rsid w:val="002A5C52"/>
    <w:rsid w:val="002A5F9D"/>
    <w:rsid w:val="002A7560"/>
    <w:rsid w:val="002A7AE8"/>
    <w:rsid w:val="002A7E0E"/>
    <w:rsid w:val="002B1012"/>
    <w:rsid w:val="002B1673"/>
    <w:rsid w:val="002B30F9"/>
    <w:rsid w:val="002B3EDD"/>
    <w:rsid w:val="002B41A8"/>
    <w:rsid w:val="002B4DC4"/>
    <w:rsid w:val="002B52B4"/>
    <w:rsid w:val="002B6580"/>
    <w:rsid w:val="002B7D5F"/>
    <w:rsid w:val="002C29A7"/>
    <w:rsid w:val="002C33C4"/>
    <w:rsid w:val="002C3748"/>
    <w:rsid w:val="002C39AD"/>
    <w:rsid w:val="002C4425"/>
    <w:rsid w:val="002C7D3E"/>
    <w:rsid w:val="002D0E3E"/>
    <w:rsid w:val="002D1345"/>
    <w:rsid w:val="002D1895"/>
    <w:rsid w:val="002D1AEA"/>
    <w:rsid w:val="002D4EBB"/>
    <w:rsid w:val="002D4F76"/>
    <w:rsid w:val="002D511A"/>
    <w:rsid w:val="002D54B5"/>
    <w:rsid w:val="002D5D16"/>
    <w:rsid w:val="002D600A"/>
    <w:rsid w:val="002D6A0D"/>
    <w:rsid w:val="002D6EED"/>
    <w:rsid w:val="002D7795"/>
    <w:rsid w:val="002D78D8"/>
    <w:rsid w:val="002E021D"/>
    <w:rsid w:val="002E33A0"/>
    <w:rsid w:val="002E3EC0"/>
    <w:rsid w:val="002E47F3"/>
    <w:rsid w:val="002E49B4"/>
    <w:rsid w:val="002E65FC"/>
    <w:rsid w:val="002E78F1"/>
    <w:rsid w:val="002E7B71"/>
    <w:rsid w:val="002F0BD0"/>
    <w:rsid w:val="002F0E25"/>
    <w:rsid w:val="002F11BD"/>
    <w:rsid w:val="002F1347"/>
    <w:rsid w:val="002F1755"/>
    <w:rsid w:val="002F228C"/>
    <w:rsid w:val="002F333C"/>
    <w:rsid w:val="002F4D0C"/>
    <w:rsid w:val="002F5211"/>
    <w:rsid w:val="002F5F95"/>
    <w:rsid w:val="002F6373"/>
    <w:rsid w:val="00300C4E"/>
    <w:rsid w:val="003020D0"/>
    <w:rsid w:val="0030249E"/>
    <w:rsid w:val="00303081"/>
    <w:rsid w:val="003042E9"/>
    <w:rsid w:val="0030441E"/>
    <w:rsid w:val="003051CA"/>
    <w:rsid w:val="00305CA4"/>
    <w:rsid w:val="00305DAE"/>
    <w:rsid w:val="00306172"/>
    <w:rsid w:val="003063B8"/>
    <w:rsid w:val="00307438"/>
    <w:rsid w:val="00307E7C"/>
    <w:rsid w:val="0031198C"/>
    <w:rsid w:val="00311EEC"/>
    <w:rsid w:val="003125C3"/>
    <w:rsid w:val="00315A5B"/>
    <w:rsid w:val="00315BA9"/>
    <w:rsid w:val="00316200"/>
    <w:rsid w:val="00316D68"/>
    <w:rsid w:val="0031757C"/>
    <w:rsid w:val="00320F06"/>
    <w:rsid w:val="00321771"/>
    <w:rsid w:val="0032241B"/>
    <w:rsid w:val="00322C3D"/>
    <w:rsid w:val="003239F5"/>
    <w:rsid w:val="00323AF0"/>
    <w:rsid w:val="00323D6A"/>
    <w:rsid w:val="00323F25"/>
    <w:rsid w:val="003248E7"/>
    <w:rsid w:val="0032553D"/>
    <w:rsid w:val="00325849"/>
    <w:rsid w:val="003259BD"/>
    <w:rsid w:val="003268B0"/>
    <w:rsid w:val="003301A0"/>
    <w:rsid w:val="00330476"/>
    <w:rsid w:val="00332A4D"/>
    <w:rsid w:val="00333729"/>
    <w:rsid w:val="00333BEE"/>
    <w:rsid w:val="00333D6D"/>
    <w:rsid w:val="00333FF1"/>
    <w:rsid w:val="00335C6C"/>
    <w:rsid w:val="003372B5"/>
    <w:rsid w:val="0033741B"/>
    <w:rsid w:val="00337DD1"/>
    <w:rsid w:val="00340DE9"/>
    <w:rsid w:val="00340E00"/>
    <w:rsid w:val="00341477"/>
    <w:rsid w:val="00341D5C"/>
    <w:rsid w:val="00343E88"/>
    <w:rsid w:val="003472F3"/>
    <w:rsid w:val="00347390"/>
    <w:rsid w:val="0034769B"/>
    <w:rsid w:val="0035055B"/>
    <w:rsid w:val="003509EC"/>
    <w:rsid w:val="00351ADA"/>
    <w:rsid w:val="00352F8D"/>
    <w:rsid w:val="00353FB8"/>
    <w:rsid w:val="00356807"/>
    <w:rsid w:val="00356E0F"/>
    <w:rsid w:val="003571D5"/>
    <w:rsid w:val="003572DE"/>
    <w:rsid w:val="003608D1"/>
    <w:rsid w:val="0036225A"/>
    <w:rsid w:val="003622BD"/>
    <w:rsid w:val="00362455"/>
    <w:rsid w:val="003626B0"/>
    <w:rsid w:val="00362E53"/>
    <w:rsid w:val="00363CDF"/>
    <w:rsid w:val="003648F5"/>
    <w:rsid w:val="0036549A"/>
    <w:rsid w:val="00365896"/>
    <w:rsid w:val="00365D71"/>
    <w:rsid w:val="003660B9"/>
    <w:rsid w:val="0036686A"/>
    <w:rsid w:val="00367F97"/>
    <w:rsid w:val="0037094A"/>
    <w:rsid w:val="0037251A"/>
    <w:rsid w:val="003727BE"/>
    <w:rsid w:val="003732BC"/>
    <w:rsid w:val="00374391"/>
    <w:rsid w:val="0037503D"/>
    <w:rsid w:val="0037548D"/>
    <w:rsid w:val="0037608F"/>
    <w:rsid w:val="00377065"/>
    <w:rsid w:val="003779BE"/>
    <w:rsid w:val="00377A02"/>
    <w:rsid w:val="00380292"/>
    <w:rsid w:val="0038064B"/>
    <w:rsid w:val="00380FBF"/>
    <w:rsid w:val="00381C86"/>
    <w:rsid w:val="00384F9A"/>
    <w:rsid w:val="00385D7B"/>
    <w:rsid w:val="0038612F"/>
    <w:rsid w:val="00387648"/>
    <w:rsid w:val="003878A4"/>
    <w:rsid w:val="00387D70"/>
    <w:rsid w:val="0039044B"/>
    <w:rsid w:val="0039064F"/>
    <w:rsid w:val="0039326C"/>
    <w:rsid w:val="003943C4"/>
    <w:rsid w:val="00394D02"/>
    <w:rsid w:val="0039503D"/>
    <w:rsid w:val="00395470"/>
    <w:rsid w:val="00396DEA"/>
    <w:rsid w:val="00397E69"/>
    <w:rsid w:val="003A28AF"/>
    <w:rsid w:val="003A37E3"/>
    <w:rsid w:val="003A3842"/>
    <w:rsid w:val="003A578D"/>
    <w:rsid w:val="003A6D8D"/>
    <w:rsid w:val="003A7561"/>
    <w:rsid w:val="003B0B4A"/>
    <w:rsid w:val="003B0CFC"/>
    <w:rsid w:val="003B1812"/>
    <w:rsid w:val="003B1C72"/>
    <w:rsid w:val="003B1D9A"/>
    <w:rsid w:val="003B238C"/>
    <w:rsid w:val="003B241E"/>
    <w:rsid w:val="003B31F5"/>
    <w:rsid w:val="003B394C"/>
    <w:rsid w:val="003B4AD6"/>
    <w:rsid w:val="003B5A6B"/>
    <w:rsid w:val="003B5B78"/>
    <w:rsid w:val="003B775D"/>
    <w:rsid w:val="003B7CA0"/>
    <w:rsid w:val="003B7D56"/>
    <w:rsid w:val="003C17B5"/>
    <w:rsid w:val="003C3013"/>
    <w:rsid w:val="003C31A3"/>
    <w:rsid w:val="003C3337"/>
    <w:rsid w:val="003C517E"/>
    <w:rsid w:val="003C539E"/>
    <w:rsid w:val="003C5C48"/>
    <w:rsid w:val="003C779C"/>
    <w:rsid w:val="003C7BB9"/>
    <w:rsid w:val="003D13A6"/>
    <w:rsid w:val="003D1D17"/>
    <w:rsid w:val="003D3D58"/>
    <w:rsid w:val="003D41C4"/>
    <w:rsid w:val="003D4286"/>
    <w:rsid w:val="003D4D68"/>
    <w:rsid w:val="003D5043"/>
    <w:rsid w:val="003D6A9C"/>
    <w:rsid w:val="003D75D4"/>
    <w:rsid w:val="003D7F5A"/>
    <w:rsid w:val="003E0B3F"/>
    <w:rsid w:val="003E18EA"/>
    <w:rsid w:val="003E3B17"/>
    <w:rsid w:val="003E44FE"/>
    <w:rsid w:val="003E65FB"/>
    <w:rsid w:val="003E677C"/>
    <w:rsid w:val="003E7E22"/>
    <w:rsid w:val="003F07A6"/>
    <w:rsid w:val="003F0907"/>
    <w:rsid w:val="003F32A9"/>
    <w:rsid w:val="003F37F7"/>
    <w:rsid w:val="003F47EE"/>
    <w:rsid w:val="003F4C9D"/>
    <w:rsid w:val="003F4FA4"/>
    <w:rsid w:val="003F5853"/>
    <w:rsid w:val="003F5ED7"/>
    <w:rsid w:val="003F628B"/>
    <w:rsid w:val="00400184"/>
    <w:rsid w:val="00400F3C"/>
    <w:rsid w:val="00401FFE"/>
    <w:rsid w:val="00402D0B"/>
    <w:rsid w:val="00403BBC"/>
    <w:rsid w:val="00407BA9"/>
    <w:rsid w:val="00407DF1"/>
    <w:rsid w:val="0041024D"/>
    <w:rsid w:val="00410CD4"/>
    <w:rsid w:val="00411045"/>
    <w:rsid w:val="00412DED"/>
    <w:rsid w:val="00412F55"/>
    <w:rsid w:val="00412FF8"/>
    <w:rsid w:val="004131E9"/>
    <w:rsid w:val="004137C8"/>
    <w:rsid w:val="00413A28"/>
    <w:rsid w:val="0041413B"/>
    <w:rsid w:val="00415171"/>
    <w:rsid w:val="004165ED"/>
    <w:rsid w:val="00416801"/>
    <w:rsid w:val="004168F2"/>
    <w:rsid w:val="0041733D"/>
    <w:rsid w:val="00421089"/>
    <w:rsid w:val="00422BCD"/>
    <w:rsid w:val="004232C7"/>
    <w:rsid w:val="00424EC9"/>
    <w:rsid w:val="004255E7"/>
    <w:rsid w:val="00425E59"/>
    <w:rsid w:val="00425FDA"/>
    <w:rsid w:val="004260FC"/>
    <w:rsid w:val="0042647A"/>
    <w:rsid w:val="00426B65"/>
    <w:rsid w:val="00427175"/>
    <w:rsid w:val="00427437"/>
    <w:rsid w:val="00427A32"/>
    <w:rsid w:val="00427B75"/>
    <w:rsid w:val="00427C1C"/>
    <w:rsid w:val="0043008C"/>
    <w:rsid w:val="004307AB"/>
    <w:rsid w:val="00430EBD"/>
    <w:rsid w:val="00430F08"/>
    <w:rsid w:val="00431B37"/>
    <w:rsid w:val="0043228A"/>
    <w:rsid w:val="004325AE"/>
    <w:rsid w:val="00432E6A"/>
    <w:rsid w:val="0043300F"/>
    <w:rsid w:val="00433178"/>
    <w:rsid w:val="00433A23"/>
    <w:rsid w:val="004344A6"/>
    <w:rsid w:val="00436331"/>
    <w:rsid w:val="00441542"/>
    <w:rsid w:val="00441876"/>
    <w:rsid w:val="00441913"/>
    <w:rsid w:val="0044201D"/>
    <w:rsid w:val="0044353B"/>
    <w:rsid w:val="00443922"/>
    <w:rsid w:val="004441B6"/>
    <w:rsid w:val="0044483E"/>
    <w:rsid w:val="00444C97"/>
    <w:rsid w:val="00446098"/>
    <w:rsid w:val="0044678D"/>
    <w:rsid w:val="00447BB7"/>
    <w:rsid w:val="004503B2"/>
    <w:rsid w:val="0045071B"/>
    <w:rsid w:val="00450DA2"/>
    <w:rsid w:val="00451E18"/>
    <w:rsid w:val="00452C6A"/>
    <w:rsid w:val="00452C76"/>
    <w:rsid w:val="00453324"/>
    <w:rsid w:val="004534AB"/>
    <w:rsid w:val="00454274"/>
    <w:rsid w:val="00454A48"/>
    <w:rsid w:val="004570BB"/>
    <w:rsid w:val="004571D5"/>
    <w:rsid w:val="004574FA"/>
    <w:rsid w:val="00457D28"/>
    <w:rsid w:val="0046042C"/>
    <w:rsid w:val="00462337"/>
    <w:rsid w:val="004624CB"/>
    <w:rsid w:val="00462611"/>
    <w:rsid w:val="00462A02"/>
    <w:rsid w:val="004640DE"/>
    <w:rsid w:val="004647D0"/>
    <w:rsid w:val="00465BF2"/>
    <w:rsid w:val="004676BF"/>
    <w:rsid w:val="00467F37"/>
    <w:rsid w:val="00471AE0"/>
    <w:rsid w:val="00471FB4"/>
    <w:rsid w:val="00472256"/>
    <w:rsid w:val="00472276"/>
    <w:rsid w:val="00473498"/>
    <w:rsid w:val="004740FA"/>
    <w:rsid w:val="004757B3"/>
    <w:rsid w:val="00475E29"/>
    <w:rsid w:val="00476106"/>
    <w:rsid w:val="00476205"/>
    <w:rsid w:val="0047633F"/>
    <w:rsid w:val="00480ADE"/>
    <w:rsid w:val="00480E1D"/>
    <w:rsid w:val="0048179D"/>
    <w:rsid w:val="004831E0"/>
    <w:rsid w:val="004840A2"/>
    <w:rsid w:val="004841C1"/>
    <w:rsid w:val="004844B4"/>
    <w:rsid w:val="00484787"/>
    <w:rsid w:val="00484C55"/>
    <w:rsid w:val="004863CE"/>
    <w:rsid w:val="004875DD"/>
    <w:rsid w:val="004877D0"/>
    <w:rsid w:val="00487DCF"/>
    <w:rsid w:val="00490419"/>
    <w:rsid w:val="0049117E"/>
    <w:rsid w:val="004913CD"/>
    <w:rsid w:val="00491DA0"/>
    <w:rsid w:val="00492466"/>
    <w:rsid w:val="00492737"/>
    <w:rsid w:val="00492A67"/>
    <w:rsid w:val="00493033"/>
    <w:rsid w:val="0049390B"/>
    <w:rsid w:val="00494401"/>
    <w:rsid w:val="004945E8"/>
    <w:rsid w:val="00494CB9"/>
    <w:rsid w:val="00495892"/>
    <w:rsid w:val="00496A0A"/>
    <w:rsid w:val="00497CA3"/>
    <w:rsid w:val="004A02E6"/>
    <w:rsid w:val="004A0A29"/>
    <w:rsid w:val="004A0D19"/>
    <w:rsid w:val="004A0F31"/>
    <w:rsid w:val="004A1701"/>
    <w:rsid w:val="004A1EEA"/>
    <w:rsid w:val="004A3959"/>
    <w:rsid w:val="004A3B81"/>
    <w:rsid w:val="004A4DF3"/>
    <w:rsid w:val="004A64F9"/>
    <w:rsid w:val="004A68AE"/>
    <w:rsid w:val="004A6931"/>
    <w:rsid w:val="004A7A90"/>
    <w:rsid w:val="004B0DCF"/>
    <w:rsid w:val="004B0F5C"/>
    <w:rsid w:val="004B286B"/>
    <w:rsid w:val="004B3D0F"/>
    <w:rsid w:val="004B3DBF"/>
    <w:rsid w:val="004B4368"/>
    <w:rsid w:val="004B4E54"/>
    <w:rsid w:val="004B630B"/>
    <w:rsid w:val="004B78CB"/>
    <w:rsid w:val="004B7A50"/>
    <w:rsid w:val="004C0082"/>
    <w:rsid w:val="004C0374"/>
    <w:rsid w:val="004C2293"/>
    <w:rsid w:val="004C2531"/>
    <w:rsid w:val="004C2CBF"/>
    <w:rsid w:val="004C3214"/>
    <w:rsid w:val="004C500C"/>
    <w:rsid w:val="004C693C"/>
    <w:rsid w:val="004C6ED8"/>
    <w:rsid w:val="004C722D"/>
    <w:rsid w:val="004C7F3C"/>
    <w:rsid w:val="004D13E5"/>
    <w:rsid w:val="004D40F1"/>
    <w:rsid w:val="004D419D"/>
    <w:rsid w:val="004D7798"/>
    <w:rsid w:val="004D7999"/>
    <w:rsid w:val="004D79DD"/>
    <w:rsid w:val="004D7C5B"/>
    <w:rsid w:val="004E0396"/>
    <w:rsid w:val="004E04C9"/>
    <w:rsid w:val="004E0977"/>
    <w:rsid w:val="004E1230"/>
    <w:rsid w:val="004E1751"/>
    <w:rsid w:val="004E2AA8"/>
    <w:rsid w:val="004E2B4E"/>
    <w:rsid w:val="004E420B"/>
    <w:rsid w:val="004E46D5"/>
    <w:rsid w:val="004E479F"/>
    <w:rsid w:val="004E4D22"/>
    <w:rsid w:val="004E4ED9"/>
    <w:rsid w:val="004E5EF6"/>
    <w:rsid w:val="004E65D7"/>
    <w:rsid w:val="004F065A"/>
    <w:rsid w:val="004F1BEF"/>
    <w:rsid w:val="004F2B75"/>
    <w:rsid w:val="004F3E17"/>
    <w:rsid w:val="004F3F0C"/>
    <w:rsid w:val="004F47DA"/>
    <w:rsid w:val="004F607A"/>
    <w:rsid w:val="004F671C"/>
    <w:rsid w:val="004F7054"/>
    <w:rsid w:val="004F7686"/>
    <w:rsid w:val="004F7888"/>
    <w:rsid w:val="004F7E6C"/>
    <w:rsid w:val="005002A5"/>
    <w:rsid w:val="00500928"/>
    <w:rsid w:val="00500A72"/>
    <w:rsid w:val="00500EF3"/>
    <w:rsid w:val="00501301"/>
    <w:rsid w:val="00501CD7"/>
    <w:rsid w:val="00502010"/>
    <w:rsid w:val="00506B8D"/>
    <w:rsid w:val="00507063"/>
    <w:rsid w:val="0050745A"/>
    <w:rsid w:val="00507472"/>
    <w:rsid w:val="00507EA6"/>
    <w:rsid w:val="00510624"/>
    <w:rsid w:val="00510BF2"/>
    <w:rsid w:val="00510ECE"/>
    <w:rsid w:val="00511F41"/>
    <w:rsid w:val="00513491"/>
    <w:rsid w:val="00513910"/>
    <w:rsid w:val="00513F13"/>
    <w:rsid w:val="00514641"/>
    <w:rsid w:val="00514837"/>
    <w:rsid w:val="00514EEB"/>
    <w:rsid w:val="00514FD6"/>
    <w:rsid w:val="00515EA1"/>
    <w:rsid w:val="0051696D"/>
    <w:rsid w:val="005173A9"/>
    <w:rsid w:val="005200A7"/>
    <w:rsid w:val="00520967"/>
    <w:rsid w:val="00520A7C"/>
    <w:rsid w:val="00520CEC"/>
    <w:rsid w:val="00521808"/>
    <w:rsid w:val="0052225A"/>
    <w:rsid w:val="005228C8"/>
    <w:rsid w:val="00523B45"/>
    <w:rsid w:val="005250EB"/>
    <w:rsid w:val="00525C0C"/>
    <w:rsid w:val="005260AE"/>
    <w:rsid w:val="0052627B"/>
    <w:rsid w:val="0052645B"/>
    <w:rsid w:val="00526DF8"/>
    <w:rsid w:val="0052706E"/>
    <w:rsid w:val="00527113"/>
    <w:rsid w:val="0053244B"/>
    <w:rsid w:val="005327C2"/>
    <w:rsid w:val="005338BF"/>
    <w:rsid w:val="00533ED3"/>
    <w:rsid w:val="005349A3"/>
    <w:rsid w:val="0053645F"/>
    <w:rsid w:val="0053716B"/>
    <w:rsid w:val="00537DA7"/>
    <w:rsid w:val="00537FA8"/>
    <w:rsid w:val="005403EC"/>
    <w:rsid w:val="00542225"/>
    <w:rsid w:val="00542C7E"/>
    <w:rsid w:val="00545A51"/>
    <w:rsid w:val="00545F8F"/>
    <w:rsid w:val="0054608A"/>
    <w:rsid w:val="00546CB1"/>
    <w:rsid w:val="0055044C"/>
    <w:rsid w:val="00554407"/>
    <w:rsid w:val="00555131"/>
    <w:rsid w:val="0055572C"/>
    <w:rsid w:val="00555E1A"/>
    <w:rsid w:val="00557F42"/>
    <w:rsid w:val="00560A36"/>
    <w:rsid w:val="00561782"/>
    <w:rsid w:val="005623AE"/>
    <w:rsid w:val="005624C9"/>
    <w:rsid w:val="00563B96"/>
    <w:rsid w:val="00563EE1"/>
    <w:rsid w:val="0056535B"/>
    <w:rsid w:val="005657FA"/>
    <w:rsid w:val="00565A6F"/>
    <w:rsid w:val="005669D3"/>
    <w:rsid w:val="00566D45"/>
    <w:rsid w:val="00570129"/>
    <w:rsid w:val="005701A9"/>
    <w:rsid w:val="00571E33"/>
    <w:rsid w:val="0057333D"/>
    <w:rsid w:val="0057531F"/>
    <w:rsid w:val="0057542C"/>
    <w:rsid w:val="00576B3A"/>
    <w:rsid w:val="005809D2"/>
    <w:rsid w:val="00581D77"/>
    <w:rsid w:val="0058265B"/>
    <w:rsid w:val="00582A10"/>
    <w:rsid w:val="00583FF6"/>
    <w:rsid w:val="005845B5"/>
    <w:rsid w:val="00584BF9"/>
    <w:rsid w:val="0058538A"/>
    <w:rsid w:val="00585639"/>
    <w:rsid w:val="00585CE0"/>
    <w:rsid w:val="0058613A"/>
    <w:rsid w:val="005903EC"/>
    <w:rsid w:val="005907CF"/>
    <w:rsid w:val="005909B1"/>
    <w:rsid w:val="00591A40"/>
    <w:rsid w:val="00591B5F"/>
    <w:rsid w:val="005923AE"/>
    <w:rsid w:val="005928F9"/>
    <w:rsid w:val="0059476C"/>
    <w:rsid w:val="00594915"/>
    <w:rsid w:val="00595056"/>
    <w:rsid w:val="00596493"/>
    <w:rsid w:val="0059703A"/>
    <w:rsid w:val="00597908"/>
    <w:rsid w:val="00597A90"/>
    <w:rsid w:val="005A14F5"/>
    <w:rsid w:val="005A1BC9"/>
    <w:rsid w:val="005A2365"/>
    <w:rsid w:val="005A2E4E"/>
    <w:rsid w:val="005A43F4"/>
    <w:rsid w:val="005A4A95"/>
    <w:rsid w:val="005A56FC"/>
    <w:rsid w:val="005A658A"/>
    <w:rsid w:val="005A6693"/>
    <w:rsid w:val="005A6E56"/>
    <w:rsid w:val="005B0906"/>
    <w:rsid w:val="005B0B32"/>
    <w:rsid w:val="005B0EC9"/>
    <w:rsid w:val="005B1BA3"/>
    <w:rsid w:val="005B2584"/>
    <w:rsid w:val="005B4ED4"/>
    <w:rsid w:val="005B58FC"/>
    <w:rsid w:val="005B5A8A"/>
    <w:rsid w:val="005B6431"/>
    <w:rsid w:val="005B7E1F"/>
    <w:rsid w:val="005C26E5"/>
    <w:rsid w:val="005C323D"/>
    <w:rsid w:val="005C3B00"/>
    <w:rsid w:val="005C479A"/>
    <w:rsid w:val="005C503C"/>
    <w:rsid w:val="005C5D3A"/>
    <w:rsid w:val="005C5EA7"/>
    <w:rsid w:val="005C6034"/>
    <w:rsid w:val="005C64A1"/>
    <w:rsid w:val="005C6513"/>
    <w:rsid w:val="005C6B2B"/>
    <w:rsid w:val="005C789B"/>
    <w:rsid w:val="005D1645"/>
    <w:rsid w:val="005D3399"/>
    <w:rsid w:val="005D4C25"/>
    <w:rsid w:val="005D4EDD"/>
    <w:rsid w:val="005D581F"/>
    <w:rsid w:val="005D59F4"/>
    <w:rsid w:val="005D6366"/>
    <w:rsid w:val="005D6A5A"/>
    <w:rsid w:val="005D77A5"/>
    <w:rsid w:val="005D7C46"/>
    <w:rsid w:val="005E01EF"/>
    <w:rsid w:val="005E0F71"/>
    <w:rsid w:val="005E165B"/>
    <w:rsid w:val="005E17BC"/>
    <w:rsid w:val="005E32D2"/>
    <w:rsid w:val="005E3A14"/>
    <w:rsid w:val="005E3D6D"/>
    <w:rsid w:val="005E3F73"/>
    <w:rsid w:val="005E4D33"/>
    <w:rsid w:val="005E5572"/>
    <w:rsid w:val="005E6663"/>
    <w:rsid w:val="005F018D"/>
    <w:rsid w:val="005F2FCC"/>
    <w:rsid w:val="005F3DC6"/>
    <w:rsid w:val="005F4062"/>
    <w:rsid w:val="005F455F"/>
    <w:rsid w:val="005F662E"/>
    <w:rsid w:val="005F6B76"/>
    <w:rsid w:val="005F6BB5"/>
    <w:rsid w:val="005F6C63"/>
    <w:rsid w:val="005F7963"/>
    <w:rsid w:val="00600EE8"/>
    <w:rsid w:val="006010ED"/>
    <w:rsid w:val="00601F33"/>
    <w:rsid w:val="00603625"/>
    <w:rsid w:val="006038D0"/>
    <w:rsid w:val="00604185"/>
    <w:rsid w:val="0060542A"/>
    <w:rsid w:val="006056D1"/>
    <w:rsid w:val="00605EAD"/>
    <w:rsid w:val="00605F3E"/>
    <w:rsid w:val="00606AC8"/>
    <w:rsid w:val="00607A65"/>
    <w:rsid w:val="00607FE2"/>
    <w:rsid w:val="0061113C"/>
    <w:rsid w:val="006113E6"/>
    <w:rsid w:val="00611781"/>
    <w:rsid w:val="00611B5F"/>
    <w:rsid w:val="00611E4E"/>
    <w:rsid w:val="00612128"/>
    <w:rsid w:val="00612EDF"/>
    <w:rsid w:val="00613F94"/>
    <w:rsid w:val="006143FD"/>
    <w:rsid w:val="006146E9"/>
    <w:rsid w:val="006150B8"/>
    <w:rsid w:val="006165C3"/>
    <w:rsid w:val="006172AA"/>
    <w:rsid w:val="006200B0"/>
    <w:rsid w:val="00620F72"/>
    <w:rsid w:val="00621E96"/>
    <w:rsid w:val="006232E2"/>
    <w:rsid w:val="006237B3"/>
    <w:rsid w:val="00623E13"/>
    <w:rsid w:val="00624F8F"/>
    <w:rsid w:val="00625692"/>
    <w:rsid w:val="006263B2"/>
    <w:rsid w:val="00626F27"/>
    <w:rsid w:val="006270D8"/>
    <w:rsid w:val="006301E1"/>
    <w:rsid w:val="006321D8"/>
    <w:rsid w:val="00633721"/>
    <w:rsid w:val="006351DD"/>
    <w:rsid w:val="0063585D"/>
    <w:rsid w:val="00636499"/>
    <w:rsid w:val="00636DC5"/>
    <w:rsid w:val="006373EC"/>
    <w:rsid w:val="00637B1C"/>
    <w:rsid w:val="00637B37"/>
    <w:rsid w:val="00637E28"/>
    <w:rsid w:val="0064020E"/>
    <w:rsid w:val="006404FE"/>
    <w:rsid w:val="006407D8"/>
    <w:rsid w:val="006411A9"/>
    <w:rsid w:val="00641371"/>
    <w:rsid w:val="006422E4"/>
    <w:rsid w:val="00642BB9"/>
    <w:rsid w:val="00642E1B"/>
    <w:rsid w:val="00642FFC"/>
    <w:rsid w:val="0064306E"/>
    <w:rsid w:val="006433A7"/>
    <w:rsid w:val="006445BD"/>
    <w:rsid w:val="00644AEA"/>
    <w:rsid w:val="00645373"/>
    <w:rsid w:val="00645782"/>
    <w:rsid w:val="006458F9"/>
    <w:rsid w:val="00646D4B"/>
    <w:rsid w:val="00646DBD"/>
    <w:rsid w:val="00646E8C"/>
    <w:rsid w:val="00650881"/>
    <w:rsid w:val="006512F0"/>
    <w:rsid w:val="00651B66"/>
    <w:rsid w:val="00652243"/>
    <w:rsid w:val="006529C7"/>
    <w:rsid w:val="00652D2B"/>
    <w:rsid w:val="006543A2"/>
    <w:rsid w:val="00654595"/>
    <w:rsid w:val="00654D0D"/>
    <w:rsid w:val="00654E5C"/>
    <w:rsid w:val="00655533"/>
    <w:rsid w:val="00655538"/>
    <w:rsid w:val="00655833"/>
    <w:rsid w:val="00655D22"/>
    <w:rsid w:val="00656029"/>
    <w:rsid w:val="006563BC"/>
    <w:rsid w:val="006569A6"/>
    <w:rsid w:val="0065783A"/>
    <w:rsid w:val="006608B4"/>
    <w:rsid w:val="0066228B"/>
    <w:rsid w:val="006624FE"/>
    <w:rsid w:val="00662B90"/>
    <w:rsid w:val="00662C13"/>
    <w:rsid w:val="006658B7"/>
    <w:rsid w:val="00666333"/>
    <w:rsid w:val="00666501"/>
    <w:rsid w:val="00666947"/>
    <w:rsid w:val="00666FA7"/>
    <w:rsid w:val="00670CD7"/>
    <w:rsid w:val="00671538"/>
    <w:rsid w:val="00671C11"/>
    <w:rsid w:val="00671D5E"/>
    <w:rsid w:val="00672CF0"/>
    <w:rsid w:val="00672D02"/>
    <w:rsid w:val="00673C25"/>
    <w:rsid w:val="00673CEE"/>
    <w:rsid w:val="00674539"/>
    <w:rsid w:val="00674C21"/>
    <w:rsid w:val="006751A3"/>
    <w:rsid w:val="00675C95"/>
    <w:rsid w:val="00675F90"/>
    <w:rsid w:val="00676898"/>
    <w:rsid w:val="00677DDF"/>
    <w:rsid w:val="006804CA"/>
    <w:rsid w:val="0068078C"/>
    <w:rsid w:val="00680B80"/>
    <w:rsid w:val="00681042"/>
    <w:rsid w:val="006816DA"/>
    <w:rsid w:val="00681BC8"/>
    <w:rsid w:val="00681EF0"/>
    <w:rsid w:val="00683129"/>
    <w:rsid w:val="00685BAB"/>
    <w:rsid w:val="006864FA"/>
    <w:rsid w:val="006867B8"/>
    <w:rsid w:val="00686F1B"/>
    <w:rsid w:val="00687241"/>
    <w:rsid w:val="00687A03"/>
    <w:rsid w:val="00690513"/>
    <w:rsid w:val="0069114B"/>
    <w:rsid w:val="00692846"/>
    <w:rsid w:val="00692EBF"/>
    <w:rsid w:val="00695AB1"/>
    <w:rsid w:val="006975DB"/>
    <w:rsid w:val="006A2119"/>
    <w:rsid w:val="006A2A79"/>
    <w:rsid w:val="006A3F5A"/>
    <w:rsid w:val="006A5059"/>
    <w:rsid w:val="006A50F7"/>
    <w:rsid w:val="006A564A"/>
    <w:rsid w:val="006A5E4B"/>
    <w:rsid w:val="006A7114"/>
    <w:rsid w:val="006A7804"/>
    <w:rsid w:val="006A7918"/>
    <w:rsid w:val="006B041E"/>
    <w:rsid w:val="006B3F16"/>
    <w:rsid w:val="006B42BB"/>
    <w:rsid w:val="006B461D"/>
    <w:rsid w:val="006B4E0E"/>
    <w:rsid w:val="006B50E5"/>
    <w:rsid w:val="006B55C6"/>
    <w:rsid w:val="006B63F9"/>
    <w:rsid w:val="006B7013"/>
    <w:rsid w:val="006B7465"/>
    <w:rsid w:val="006C0781"/>
    <w:rsid w:val="006C124C"/>
    <w:rsid w:val="006C20CE"/>
    <w:rsid w:val="006C24B6"/>
    <w:rsid w:val="006C39C2"/>
    <w:rsid w:val="006C3E0B"/>
    <w:rsid w:val="006C4D89"/>
    <w:rsid w:val="006C5544"/>
    <w:rsid w:val="006C6675"/>
    <w:rsid w:val="006C788A"/>
    <w:rsid w:val="006C7B03"/>
    <w:rsid w:val="006D0640"/>
    <w:rsid w:val="006D095B"/>
    <w:rsid w:val="006D0B6E"/>
    <w:rsid w:val="006D0EB0"/>
    <w:rsid w:val="006D1844"/>
    <w:rsid w:val="006D19D5"/>
    <w:rsid w:val="006D1CC5"/>
    <w:rsid w:val="006D3B56"/>
    <w:rsid w:val="006D42F3"/>
    <w:rsid w:val="006D43B7"/>
    <w:rsid w:val="006D513E"/>
    <w:rsid w:val="006D74F5"/>
    <w:rsid w:val="006D77EA"/>
    <w:rsid w:val="006D7B40"/>
    <w:rsid w:val="006E02FD"/>
    <w:rsid w:val="006E0650"/>
    <w:rsid w:val="006E0DDE"/>
    <w:rsid w:val="006E10F9"/>
    <w:rsid w:val="006E157A"/>
    <w:rsid w:val="006E1589"/>
    <w:rsid w:val="006E21D7"/>
    <w:rsid w:val="006E285A"/>
    <w:rsid w:val="006E30D4"/>
    <w:rsid w:val="006E38C3"/>
    <w:rsid w:val="006E3B8D"/>
    <w:rsid w:val="006E3E00"/>
    <w:rsid w:val="006E3E82"/>
    <w:rsid w:val="006E4341"/>
    <w:rsid w:val="006E4E1F"/>
    <w:rsid w:val="006E50B0"/>
    <w:rsid w:val="006E726B"/>
    <w:rsid w:val="006E76F4"/>
    <w:rsid w:val="006E7935"/>
    <w:rsid w:val="006E7E24"/>
    <w:rsid w:val="006F0A97"/>
    <w:rsid w:val="006F0D8D"/>
    <w:rsid w:val="006F1231"/>
    <w:rsid w:val="006F153B"/>
    <w:rsid w:val="006F3EA8"/>
    <w:rsid w:val="006F45C6"/>
    <w:rsid w:val="006F5018"/>
    <w:rsid w:val="006F51DF"/>
    <w:rsid w:val="006F627D"/>
    <w:rsid w:val="006F6A11"/>
    <w:rsid w:val="006F6A80"/>
    <w:rsid w:val="006F7644"/>
    <w:rsid w:val="006F7BDE"/>
    <w:rsid w:val="006F7EC6"/>
    <w:rsid w:val="00700CBF"/>
    <w:rsid w:val="00700E24"/>
    <w:rsid w:val="00702A9E"/>
    <w:rsid w:val="00702B61"/>
    <w:rsid w:val="007037E1"/>
    <w:rsid w:val="00703F96"/>
    <w:rsid w:val="0070400D"/>
    <w:rsid w:val="00704CE7"/>
    <w:rsid w:val="0070530D"/>
    <w:rsid w:val="00705F3F"/>
    <w:rsid w:val="00706366"/>
    <w:rsid w:val="00706D28"/>
    <w:rsid w:val="007070B2"/>
    <w:rsid w:val="00707EA5"/>
    <w:rsid w:val="00711EA3"/>
    <w:rsid w:val="00712181"/>
    <w:rsid w:val="00712E8B"/>
    <w:rsid w:val="007139CD"/>
    <w:rsid w:val="00713F28"/>
    <w:rsid w:val="00714D2C"/>
    <w:rsid w:val="00715612"/>
    <w:rsid w:val="00716130"/>
    <w:rsid w:val="00716248"/>
    <w:rsid w:val="00716B49"/>
    <w:rsid w:val="00717C24"/>
    <w:rsid w:val="00720322"/>
    <w:rsid w:val="00721234"/>
    <w:rsid w:val="0072136F"/>
    <w:rsid w:val="00721798"/>
    <w:rsid w:val="007226A1"/>
    <w:rsid w:val="00722A17"/>
    <w:rsid w:val="00724C8F"/>
    <w:rsid w:val="00724E47"/>
    <w:rsid w:val="00725428"/>
    <w:rsid w:val="00725538"/>
    <w:rsid w:val="00725A07"/>
    <w:rsid w:val="007262EC"/>
    <w:rsid w:val="00726F77"/>
    <w:rsid w:val="007272DC"/>
    <w:rsid w:val="00727320"/>
    <w:rsid w:val="00727FE6"/>
    <w:rsid w:val="00732963"/>
    <w:rsid w:val="007332EE"/>
    <w:rsid w:val="00733733"/>
    <w:rsid w:val="007345EA"/>
    <w:rsid w:val="0073568D"/>
    <w:rsid w:val="00736440"/>
    <w:rsid w:val="007368B9"/>
    <w:rsid w:val="00736EA5"/>
    <w:rsid w:val="00736F87"/>
    <w:rsid w:val="007371F3"/>
    <w:rsid w:val="0074102A"/>
    <w:rsid w:val="0074105F"/>
    <w:rsid w:val="007427F0"/>
    <w:rsid w:val="00742B95"/>
    <w:rsid w:val="00743497"/>
    <w:rsid w:val="007440FA"/>
    <w:rsid w:val="00744DB6"/>
    <w:rsid w:val="007452A8"/>
    <w:rsid w:val="007459B1"/>
    <w:rsid w:val="00745B05"/>
    <w:rsid w:val="007460D0"/>
    <w:rsid w:val="0074620C"/>
    <w:rsid w:val="00750093"/>
    <w:rsid w:val="00750368"/>
    <w:rsid w:val="007514C6"/>
    <w:rsid w:val="00751676"/>
    <w:rsid w:val="00751AC6"/>
    <w:rsid w:val="00751B87"/>
    <w:rsid w:val="007528CC"/>
    <w:rsid w:val="00752B41"/>
    <w:rsid w:val="00752FAA"/>
    <w:rsid w:val="007532E2"/>
    <w:rsid w:val="00753C7B"/>
    <w:rsid w:val="00754202"/>
    <w:rsid w:val="0075451D"/>
    <w:rsid w:val="00755CC6"/>
    <w:rsid w:val="00756344"/>
    <w:rsid w:val="007575DE"/>
    <w:rsid w:val="00760FFC"/>
    <w:rsid w:val="00761E15"/>
    <w:rsid w:val="00762A1D"/>
    <w:rsid w:val="0076327B"/>
    <w:rsid w:val="00763652"/>
    <w:rsid w:val="0076481E"/>
    <w:rsid w:val="00764A43"/>
    <w:rsid w:val="00765137"/>
    <w:rsid w:val="00765D54"/>
    <w:rsid w:val="00766153"/>
    <w:rsid w:val="007669B0"/>
    <w:rsid w:val="00767E0D"/>
    <w:rsid w:val="0077024B"/>
    <w:rsid w:val="00770754"/>
    <w:rsid w:val="00770A7D"/>
    <w:rsid w:val="00771295"/>
    <w:rsid w:val="0077164E"/>
    <w:rsid w:val="007720B3"/>
    <w:rsid w:val="007720E2"/>
    <w:rsid w:val="0077282B"/>
    <w:rsid w:val="00773081"/>
    <w:rsid w:val="007736B2"/>
    <w:rsid w:val="007739BD"/>
    <w:rsid w:val="00774897"/>
    <w:rsid w:val="00774BB5"/>
    <w:rsid w:val="007756D6"/>
    <w:rsid w:val="00775890"/>
    <w:rsid w:val="00775937"/>
    <w:rsid w:val="00775C7A"/>
    <w:rsid w:val="00777ED4"/>
    <w:rsid w:val="00777F58"/>
    <w:rsid w:val="0078174D"/>
    <w:rsid w:val="00781B96"/>
    <w:rsid w:val="00783148"/>
    <w:rsid w:val="00784A05"/>
    <w:rsid w:val="00784A7A"/>
    <w:rsid w:val="00784FCD"/>
    <w:rsid w:val="00785D36"/>
    <w:rsid w:val="00785E14"/>
    <w:rsid w:val="00790D81"/>
    <w:rsid w:val="00790EC5"/>
    <w:rsid w:val="0079278F"/>
    <w:rsid w:val="007927A7"/>
    <w:rsid w:val="00792BE6"/>
    <w:rsid w:val="0079306D"/>
    <w:rsid w:val="007932F9"/>
    <w:rsid w:val="007943E3"/>
    <w:rsid w:val="00794D07"/>
    <w:rsid w:val="0079572C"/>
    <w:rsid w:val="007959B1"/>
    <w:rsid w:val="00797804"/>
    <w:rsid w:val="00797D38"/>
    <w:rsid w:val="007A14C3"/>
    <w:rsid w:val="007A14FD"/>
    <w:rsid w:val="007A3177"/>
    <w:rsid w:val="007A4705"/>
    <w:rsid w:val="007A5DA7"/>
    <w:rsid w:val="007A70A5"/>
    <w:rsid w:val="007A754C"/>
    <w:rsid w:val="007B20EA"/>
    <w:rsid w:val="007B30F2"/>
    <w:rsid w:val="007B31C2"/>
    <w:rsid w:val="007B389E"/>
    <w:rsid w:val="007B41B9"/>
    <w:rsid w:val="007B44C1"/>
    <w:rsid w:val="007B615F"/>
    <w:rsid w:val="007B6193"/>
    <w:rsid w:val="007B68EE"/>
    <w:rsid w:val="007B73EF"/>
    <w:rsid w:val="007B7ACD"/>
    <w:rsid w:val="007B7D34"/>
    <w:rsid w:val="007C29B7"/>
    <w:rsid w:val="007C3C55"/>
    <w:rsid w:val="007C3FC8"/>
    <w:rsid w:val="007C5123"/>
    <w:rsid w:val="007C533C"/>
    <w:rsid w:val="007C6188"/>
    <w:rsid w:val="007C64C2"/>
    <w:rsid w:val="007C6901"/>
    <w:rsid w:val="007D09C9"/>
    <w:rsid w:val="007D0AE8"/>
    <w:rsid w:val="007D122D"/>
    <w:rsid w:val="007D1CCF"/>
    <w:rsid w:val="007D1FFC"/>
    <w:rsid w:val="007D2DD1"/>
    <w:rsid w:val="007D5131"/>
    <w:rsid w:val="007D5C9B"/>
    <w:rsid w:val="007D6C80"/>
    <w:rsid w:val="007D721F"/>
    <w:rsid w:val="007D7BE6"/>
    <w:rsid w:val="007D7EFA"/>
    <w:rsid w:val="007E03B9"/>
    <w:rsid w:val="007E055E"/>
    <w:rsid w:val="007E0C39"/>
    <w:rsid w:val="007E1B96"/>
    <w:rsid w:val="007E4E43"/>
    <w:rsid w:val="007E5BED"/>
    <w:rsid w:val="007E5C9D"/>
    <w:rsid w:val="007E6DD0"/>
    <w:rsid w:val="007E7977"/>
    <w:rsid w:val="007F0BFA"/>
    <w:rsid w:val="007F125F"/>
    <w:rsid w:val="007F1676"/>
    <w:rsid w:val="007F2158"/>
    <w:rsid w:val="007F2BF1"/>
    <w:rsid w:val="007F32A4"/>
    <w:rsid w:val="007F44BB"/>
    <w:rsid w:val="007F4B38"/>
    <w:rsid w:val="007F62D2"/>
    <w:rsid w:val="007F6EF2"/>
    <w:rsid w:val="007F74D3"/>
    <w:rsid w:val="007F7EB3"/>
    <w:rsid w:val="00801095"/>
    <w:rsid w:val="00802E33"/>
    <w:rsid w:val="008044A0"/>
    <w:rsid w:val="00806155"/>
    <w:rsid w:val="0080675C"/>
    <w:rsid w:val="00806CF2"/>
    <w:rsid w:val="00810B35"/>
    <w:rsid w:val="00810D6A"/>
    <w:rsid w:val="008114F9"/>
    <w:rsid w:val="00811587"/>
    <w:rsid w:val="00811AE7"/>
    <w:rsid w:val="00811C63"/>
    <w:rsid w:val="008146B8"/>
    <w:rsid w:val="00814980"/>
    <w:rsid w:val="00815167"/>
    <w:rsid w:val="00816B1A"/>
    <w:rsid w:val="0081738C"/>
    <w:rsid w:val="00817CC1"/>
    <w:rsid w:val="00820330"/>
    <w:rsid w:val="008204FA"/>
    <w:rsid w:val="008211C5"/>
    <w:rsid w:val="00821F70"/>
    <w:rsid w:val="0082211F"/>
    <w:rsid w:val="00823B05"/>
    <w:rsid w:val="00824577"/>
    <w:rsid w:val="008245F7"/>
    <w:rsid w:val="00825790"/>
    <w:rsid w:val="00825A77"/>
    <w:rsid w:val="00827499"/>
    <w:rsid w:val="00827982"/>
    <w:rsid w:val="008301C8"/>
    <w:rsid w:val="008306C7"/>
    <w:rsid w:val="008324C8"/>
    <w:rsid w:val="00832DE0"/>
    <w:rsid w:val="0083482E"/>
    <w:rsid w:val="008359F4"/>
    <w:rsid w:val="00836315"/>
    <w:rsid w:val="00836ACA"/>
    <w:rsid w:val="00837E03"/>
    <w:rsid w:val="00837F37"/>
    <w:rsid w:val="00841026"/>
    <w:rsid w:val="00841379"/>
    <w:rsid w:val="00841461"/>
    <w:rsid w:val="00841A9C"/>
    <w:rsid w:val="00841EA8"/>
    <w:rsid w:val="008428A0"/>
    <w:rsid w:val="00844745"/>
    <w:rsid w:val="00844B00"/>
    <w:rsid w:val="008453FA"/>
    <w:rsid w:val="00850073"/>
    <w:rsid w:val="00850AAE"/>
    <w:rsid w:val="00850AC7"/>
    <w:rsid w:val="00851B86"/>
    <w:rsid w:val="00851E58"/>
    <w:rsid w:val="008531D0"/>
    <w:rsid w:val="00854BF1"/>
    <w:rsid w:val="00854DB8"/>
    <w:rsid w:val="008552B0"/>
    <w:rsid w:val="00855787"/>
    <w:rsid w:val="008561C8"/>
    <w:rsid w:val="008564CF"/>
    <w:rsid w:val="00856CA9"/>
    <w:rsid w:val="008606A6"/>
    <w:rsid w:val="008617BA"/>
    <w:rsid w:val="00861E56"/>
    <w:rsid w:val="00863F31"/>
    <w:rsid w:val="008640D3"/>
    <w:rsid w:val="00864622"/>
    <w:rsid w:val="00864A55"/>
    <w:rsid w:val="00865184"/>
    <w:rsid w:val="00865571"/>
    <w:rsid w:val="00865642"/>
    <w:rsid w:val="0086566F"/>
    <w:rsid w:val="00865967"/>
    <w:rsid w:val="00865FB0"/>
    <w:rsid w:val="008662E8"/>
    <w:rsid w:val="008713B3"/>
    <w:rsid w:val="00871F83"/>
    <w:rsid w:val="00872A3D"/>
    <w:rsid w:val="008730CD"/>
    <w:rsid w:val="00873C77"/>
    <w:rsid w:val="008744AA"/>
    <w:rsid w:val="0087637F"/>
    <w:rsid w:val="00877DE6"/>
    <w:rsid w:val="00880114"/>
    <w:rsid w:val="00880AC0"/>
    <w:rsid w:val="00880C9A"/>
    <w:rsid w:val="00881905"/>
    <w:rsid w:val="00881DA9"/>
    <w:rsid w:val="0088387B"/>
    <w:rsid w:val="00883BCF"/>
    <w:rsid w:val="00884D5F"/>
    <w:rsid w:val="0088550A"/>
    <w:rsid w:val="00885A23"/>
    <w:rsid w:val="00885A4D"/>
    <w:rsid w:val="00886825"/>
    <w:rsid w:val="0088689D"/>
    <w:rsid w:val="00890351"/>
    <w:rsid w:val="00890575"/>
    <w:rsid w:val="00890606"/>
    <w:rsid w:val="00890D44"/>
    <w:rsid w:val="00891567"/>
    <w:rsid w:val="008915B6"/>
    <w:rsid w:val="00891F50"/>
    <w:rsid w:val="00896252"/>
    <w:rsid w:val="0089659C"/>
    <w:rsid w:val="008967FD"/>
    <w:rsid w:val="008A0AB3"/>
    <w:rsid w:val="008A13F1"/>
    <w:rsid w:val="008A2208"/>
    <w:rsid w:val="008A414C"/>
    <w:rsid w:val="008A4BBC"/>
    <w:rsid w:val="008A54E2"/>
    <w:rsid w:val="008A5FD6"/>
    <w:rsid w:val="008A60D0"/>
    <w:rsid w:val="008A7E18"/>
    <w:rsid w:val="008B0806"/>
    <w:rsid w:val="008B19B7"/>
    <w:rsid w:val="008B1F4E"/>
    <w:rsid w:val="008B258E"/>
    <w:rsid w:val="008B35A4"/>
    <w:rsid w:val="008B4D7C"/>
    <w:rsid w:val="008B5429"/>
    <w:rsid w:val="008B64A3"/>
    <w:rsid w:val="008B6584"/>
    <w:rsid w:val="008B66FC"/>
    <w:rsid w:val="008B7D68"/>
    <w:rsid w:val="008C28B8"/>
    <w:rsid w:val="008C2B4C"/>
    <w:rsid w:val="008C39B1"/>
    <w:rsid w:val="008C4A59"/>
    <w:rsid w:val="008C50BA"/>
    <w:rsid w:val="008C5667"/>
    <w:rsid w:val="008C574C"/>
    <w:rsid w:val="008C6699"/>
    <w:rsid w:val="008C6704"/>
    <w:rsid w:val="008C7194"/>
    <w:rsid w:val="008C7BA4"/>
    <w:rsid w:val="008C7DA7"/>
    <w:rsid w:val="008D0441"/>
    <w:rsid w:val="008D0509"/>
    <w:rsid w:val="008D0568"/>
    <w:rsid w:val="008D0DCD"/>
    <w:rsid w:val="008D1D33"/>
    <w:rsid w:val="008D2B91"/>
    <w:rsid w:val="008D3156"/>
    <w:rsid w:val="008D4E58"/>
    <w:rsid w:val="008D57CD"/>
    <w:rsid w:val="008D7567"/>
    <w:rsid w:val="008D78B6"/>
    <w:rsid w:val="008E0B2C"/>
    <w:rsid w:val="008E0D49"/>
    <w:rsid w:val="008E0E7A"/>
    <w:rsid w:val="008E133B"/>
    <w:rsid w:val="008E135F"/>
    <w:rsid w:val="008E14CA"/>
    <w:rsid w:val="008E2068"/>
    <w:rsid w:val="008E25BE"/>
    <w:rsid w:val="008E5CEE"/>
    <w:rsid w:val="008E5ED8"/>
    <w:rsid w:val="008E6F92"/>
    <w:rsid w:val="008F007C"/>
    <w:rsid w:val="008F0254"/>
    <w:rsid w:val="008F075C"/>
    <w:rsid w:val="008F18A3"/>
    <w:rsid w:val="008F2012"/>
    <w:rsid w:val="008F4722"/>
    <w:rsid w:val="008F690F"/>
    <w:rsid w:val="008F7354"/>
    <w:rsid w:val="008F7BC4"/>
    <w:rsid w:val="00901B90"/>
    <w:rsid w:val="00901DA6"/>
    <w:rsid w:val="009022D6"/>
    <w:rsid w:val="0090294F"/>
    <w:rsid w:val="00903592"/>
    <w:rsid w:val="009056A9"/>
    <w:rsid w:val="00905961"/>
    <w:rsid w:val="00905CAF"/>
    <w:rsid w:val="00905ED4"/>
    <w:rsid w:val="00907296"/>
    <w:rsid w:val="009112A3"/>
    <w:rsid w:val="00911466"/>
    <w:rsid w:val="0091291C"/>
    <w:rsid w:val="00912C0A"/>
    <w:rsid w:val="00912EB7"/>
    <w:rsid w:val="009134EE"/>
    <w:rsid w:val="00914E3F"/>
    <w:rsid w:val="009174A8"/>
    <w:rsid w:val="00921360"/>
    <w:rsid w:val="0092197B"/>
    <w:rsid w:val="00922AE9"/>
    <w:rsid w:val="00922B49"/>
    <w:rsid w:val="00923FC2"/>
    <w:rsid w:val="009245C0"/>
    <w:rsid w:val="0092577F"/>
    <w:rsid w:val="00925997"/>
    <w:rsid w:val="00926129"/>
    <w:rsid w:val="00926D3D"/>
    <w:rsid w:val="00926D9A"/>
    <w:rsid w:val="00927065"/>
    <w:rsid w:val="0093036F"/>
    <w:rsid w:val="0093151F"/>
    <w:rsid w:val="0093177B"/>
    <w:rsid w:val="00931A6F"/>
    <w:rsid w:val="009332FC"/>
    <w:rsid w:val="0093334E"/>
    <w:rsid w:val="00933E0A"/>
    <w:rsid w:val="0093404B"/>
    <w:rsid w:val="00934208"/>
    <w:rsid w:val="00934A55"/>
    <w:rsid w:val="00934CD8"/>
    <w:rsid w:val="00935278"/>
    <w:rsid w:val="0093551C"/>
    <w:rsid w:val="00935BFA"/>
    <w:rsid w:val="00936AA3"/>
    <w:rsid w:val="0093720F"/>
    <w:rsid w:val="009373D6"/>
    <w:rsid w:val="00941A6D"/>
    <w:rsid w:val="00941E2F"/>
    <w:rsid w:val="00942240"/>
    <w:rsid w:val="00942A6E"/>
    <w:rsid w:val="009434AD"/>
    <w:rsid w:val="00943665"/>
    <w:rsid w:val="00943757"/>
    <w:rsid w:val="0094557F"/>
    <w:rsid w:val="00945912"/>
    <w:rsid w:val="0094601C"/>
    <w:rsid w:val="009470C9"/>
    <w:rsid w:val="009516B8"/>
    <w:rsid w:val="00952F60"/>
    <w:rsid w:val="00953D5A"/>
    <w:rsid w:val="00954DDB"/>
    <w:rsid w:val="00956B90"/>
    <w:rsid w:val="00956FAF"/>
    <w:rsid w:val="009574E5"/>
    <w:rsid w:val="009574E7"/>
    <w:rsid w:val="009575B1"/>
    <w:rsid w:val="00957A7F"/>
    <w:rsid w:val="00960475"/>
    <w:rsid w:val="00960ED6"/>
    <w:rsid w:val="00961629"/>
    <w:rsid w:val="00961BE5"/>
    <w:rsid w:val="00961E5D"/>
    <w:rsid w:val="0096278D"/>
    <w:rsid w:val="00962A5C"/>
    <w:rsid w:val="009635BC"/>
    <w:rsid w:val="00966793"/>
    <w:rsid w:val="00966D7D"/>
    <w:rsid w:val="00967218"/>
    <w:rsid w:val="00967432"/>
    <w:rsid w:val="009676FA"/>
    <w:rsid w:val="009702E7"/>
    <w:rsid w:val="0097031F"/>
    <w:rsid w:val="0097083A"/>
    <w:rsid w:val="00971595"/>
    <w:rsid w:val="009719C3"/>
    <w:rsid w:val="00971C77"/>
    <w:rsid w:val="00972357"/>
    <w:rsid w:val="00972556"/>
    <w:rsid w:val="00973E7F"/>
    <w:rsid w:val="00974B28"/>
    <w:rsid w:val="00974CF7"/>
    <w:rsid w:val="0097565B"/>
    <w:rsid w:val="009756A6"/>
    <w:rsid w:val="00975C56"/>
    <w:rsid w:val="00977FFB"/>
    <w:rsid w:val="009818FD"/>
    <w:rsid w:val="00982178"/>
    <w:rsid w:val="00982FD4"/>
    <w:rsid w:val="009830EB"/>
    <w:rsid w:val="00983FC5"/>
    <w:rsid w:val="0098629B"/>
    <w:rsid w:val="00986419"/>
    <w:rsid w:val="0098669F"/>
    <w:rsid w:val="0098711D"/>
    <w:rsid w:val="009873D8"/>
    <w:rsid w:val="009873DF"/>
    <w:rsid w:val="00990FA1"/>
    <w:rsid w:val="00991C87"/>
    <w:rsid w:val="0099234D"/>
    <w:rsid w:val="009937D0"/>
    <w:rsid w:val="00993CB5"/>
    <w:rsid w:val="00993F16"/>
    <w:rsid w:val="009945D7"/>
    <w:rsid w:val="00994DD6"/>
    <w:rsid w:val="00995EF1"/>
    <w:rsid w:val="00995FA9"/>
    <w:rsid w:val="00996F44"/>
    <w:rsid w:val="009975BA"/>
    <w:rsid w:val="009A1404"/>
    <w:rsid w:val="009A1D2C"/>
    <w:rsid w:val="009A2119"/>
    <w:rsid w:val="009A241B"/>
    <w:rsid w:val="009A2A53"/>
    <w:rsid w:val="009A2F9A"/>
    <w:rsid w:val="009A34E6"/>
    <w:rsid w:val="009A4C9D"/>
    <w:rsid w:val="009A6320"/>
    <w:rsid w:val="009A6331"/>
    <w:rsid w:val="009A74B9"/>
    <w:rsid w:val="009A7D45"/>
    <w:rsid w:val="009A7DFA"/>
    <w:rsid w:val="009B00B7"/>
    <w:rsid w:val="009B0522"/>
    <w:rsid w:val="009B1EC0"/>
    <w:rsid w:val="009B25E4"/>
    <w:rsid w:val="009B2A5F"/>
    <w:rsid w:val="009B3275"/>
    <w:rsid w:val="009B345E"/>
    <w:rsid w:val="009B3BA1"/>
    <w:rsid w:val="009B42A4"/>
    <w:rsid w:val="009C06AB"/>
    <w:rsid w:val="009C1EB8"/>
    <w:rsid w:val="009C2336"/>
    <w:rsid w:val="009C2D38"/>
    <w:rsid w:val="009C302C"/>
    <w:rsid w:val="009C302E"/>
    <w:rsid w:val="009C3792"/>
    <w:rsid w:val="009C3C98"/>
    <w:rsid w:val="009C41D1"/>
    <w:rsid w:val="009C5441"/>
    <w:rsid w:val="009C57E1"/>
    <w:rsid w:val="009C5C1E"/>
    <w:rsid w:val="009C6074"/>
    <w:rsid w:val="009C659D"/>
    <w:rsid w:val="009C6709"/>
    <w:rsid w:val="009C7516"/>
    <w:rsid w:val="009C780D"/>
    <w:rsid w:val="009D042E"/>
    <w:rsid w:val="009D079E"/>
    <w:rsid w:val="009D0CDD"/>
    <w:rsid w:val="009D0D03"/>
    <w:rsid w:val="009D0D1B"/>
    <w:rsid w:val="009D1390"/>
    <w:rsid w:val="009D1535"/>
    <w:rsid w:val="009D3041"/>
    <w:rsid w:val="009D322F"/>
    <w:rsid w:val="009D3C9C"/>
    <w:rsid w:val="009D43EC"/>
    <w:rsid w:val="009D4E76"/>
    <w:rsid w:val="009D5298"/>
    <w:rsid w:val="009D587F"/>
    <w:rsid w:val="009D720A"/>
    <w:rsid w:val="009D7EE4"/>
    <w:rsid w:val="009E026A"/>
    <w:rsid w:val="009E08D1"/>
    <w:rsid w:val="009E0C9C"/>
    <w:rsid w:val="009E1C79"/>
    <w:rsid w:val="009E2ECA"/>
    <w:rsid w:val="009E2ED7"/>
    <w:rsid w:val="009E327E"/>
    <w:rsid w:val="009E371B"/>
    <w:rsid w:val="009E38F5"/>
    <w:rsid w:val="009E3EBD"/>
    <w:rsid w:val="009E4983"/>
    <w:rsid w:val="009E66E3"/>
    <w:rsid w:val="009E6D62"/>
    <w:rsid w:val="009E7D4A"/>
    <w:rsid w:val="009F0290"/>
    <w:rsid w:val="009F0D01"/>
    <w:rsid w:val="009F1508"/>
    <w:rsid w:val="009F1797"/>
    <w:rsid w:val="009F1C44"/>
    <w:rsid w:val="009F1DCC"/>
    <w:rsid w:val="009F202A"/>
    <w:rsid w:val="009F2D53"/>
    <w:rsid w:val="009F2DFE"/>
    <w:rsid w:val="009F2EC5"/>
    <w:rsid w:val="009F63AF"/>
    <w:rsid w:val="009F652B"/>
    <w:rsid w:val="009F6787"/>
    <w:rsid w:val="009F6A54"/>
    <w:rsid w:val="009F7484"/>
    <w:rsid w:val="009F7673"/>
    <w:rsid w:val="009F7C3F"/>
    <w:rsid w:val="00A00434"/>
    <w:rsid w:val="00A01521"/>
    <w:rsid w:val="00A021BD"/>
    <w:rsid w:val="00A02E77"/>
    <w:rsid w:val="00A0318B"/>
    <w:rsid w:val="00A03659"/>
    <w:rsid w:val="00A03CC3"/>
    <w:rsid w:val="00A04ABF"/>
    <w:rsid w:val="00A05707"/>
    <w:rsid w:val="00A06CC4"/>
    <w:rsid w:val="00A10522"/>
    <w:rsid w:val="00A1133D"/>
    <w:rsid w:val="00A1162F"/>
    <w:rsid w:val="00A11A25"/>
    <w:rsid w:val="00A11CA7"/>
    <w:rsid w:val="00A11F61"/>
    <w:rsid w:val="00A1351B"/>
    <w:rsid w:val="00A13D22"/>
    <w:rsid w:val="00A14CCD"/>
    <w:rsid w:val="00A15D9C"/>
    <w:rsid w:val="00A16607"/>
    <w:rsid w:val="00A16F19"/>
    <w:rsid w:val="00A17874"/>
    <w:rsid w:val="00A17BDB"/>
    <w:rsid w:val="00A205B8"/>
    <w:rsid w:val="00A20EF5"/>
    <w:rsid w:val="00A22549"/>
    <w:rsid w:val="00A2260C"/>
    <w:rsid w:val="00A2381B"/>
    <w:rsid w:val="00A23978"/>
    <w:rsid w:val="00A24FC6"/>
    <w:rsid w:val="00A25F31"/>
    <w:rsid w:val="00A268B1"/>
    <w:rsid w:val="00A278F9"/>
    <w:rsid w:val="00A309A4"/>
    <w:rsid w:val="00A33549"/>
    <w:rsid w:val="00A335AB"/>
    <w:rsid w:val="00A3466D"/>
    <w:rsid w:val="00A34A92"/>
    <w:rsid w:val="00A3523B"/>
    <w:rsid w:val="00A35CF6"/>
    <w:rsid w:val="00A3777E"/>
    <w:rsid w:val="00A37B18"/>
    <w:rsid w:val="00A37FB3"/>
    <w:rsid w:val="00A40FF9"/>
    <w:rsid w:val="00A41C10"/>
    <w:rsid w:val="00A4236A"/>
    <w:rsid w:val="00A42A3A"/>
    <w:rsid w:val="00A43348"/>
    <w:rsid w:val="00A45030"/>
    <w:rsid w:val="00A4515B"/>
    <w:rsid w:val="00A45DDD"/>
    <w:rsid w:val="00A46276"/>
    <w:rsid w:val="00A50694"/>
    <w:rsid w:val="00A50811"/>
    <w:rsid w:val="00A50AC5"/>
    <w:rsid w:val="00A50D09"/>
    <w:rsid w:val="00A50D67"/>
    <w:rsid w:val="00A51092"/>
    <w:rsid w:val="00A51891"/>
    <w:rsid w:val="00A5250F"/>
    <w:rsid w:val="00A52612"/>
    <w:rsid w:val="00A54B67"/>
    <w:rsid w:val="00A54BD9"/>
    <w:rsid w:val="00A56120"/>
    <w:rsid w:val="00A5691E"/>
    <w:rsid w:val="00A56AEF"/>
    <w:rsid w:val="00A5707E"/>
    <w:rsid w:val="00A6002C"/>
    <w:rsid w:val="00A60080"/>
    <w:rsid w:val="00A616C1"/>
    <w:rsid w:val="00A617DA"/>
    <w:rsid w:val="00A61D66"/>
    <w:rsid w:val="00A63979"/>
    <w:rsid w:val="00A63BB7"/>
    <w:rsid w:val="00A64600"/>
    <w:rsid w:val="00A647BF"/>
    <w:rsid w:val="00A6596F"/>
    <w:rsid w:val="00A66E2E"/>
    <w:rsid w:val="00A67197"/>
    <w:rsid w:val="00A67461"/>
    <w:rsid w:val="00A67AC2"/>
    <w:rsid w:val="00A67F29"/>
    <w:rsid w:val="00A702DD"/>
    <w:rsid w:val="00A7270E"/>
    <w:rsid w:val="00A736BB"/>
    <w:rsid w:val="00A74326"/>
    <w:rsid w:val="00A764B8"/>
    <w:rsid w:val="00A76D7E"/>
    <w:rsid w:val="00A770EE"/>
    <w:rsid w:val="00A8044C"/>
    <w:rsid w:val="00A80491"/>
    <w:rsid w:val="00A8095E"/>
    <w:rsid w:val="00A80D60"/>
    <w:rsid w:val="00A80E1D"/>
    <w:rsid w:val="00A82017"/>
    <w:rsid w:val="00A8242E"/>
    <w:rsid w:val="00A82AE2"/>
    <w:rsid w:val="00A83CB8"/>
    <w:rsid w:val="00A8439C"/>
    <w:rsid w:val="00A844A2"/>
    <w:rsid w:val="00A847A7"/>
    <w:rsid w:val="00A84BAF"/>
    <w:rsid w:val="00A84E38"/>
    <w:rsid w:val="00A854FC"/>
    <w:rsid w:val="00A85D35"/>
    <w:rsid w:val="00A85FAA"/>
    <w:rsid w:val="00A86ADC"/>
    <w:rsid w:val="00A901FB"/>
    <w:rsid w:val="00A91542"/>
    <w:rsid w:val="00A93CB9"/>
    <w:rsid w:val="00A940C8"/>
    <w:rsid w:val="00A94C10"/>
    <w:rsid w:val="00A955B7"/>
    <w:rsid w:val="00A95AAB"/>
    <w:rsid w:val="00A974A8"/>
    <w:rsid w:val="00A97E05"/>
    <w:rsid w:val="00AA009D"/>
    <w:rsid w:val="00AA39CE"/>
    <w:rsid w:val="00AA42C7"/>
    <w:rsid w:val="00AA4631"/>
    <w:rsid w:val="00AA48C8"/>
    <w:rsid w:val="00AA5364"/>
    <w:rsid w:val="00AA594F"/>
    <w:rsid w:val="00AA7422"/>
    <w:rsid w:val="00AA7874"/>
    <w:rsid w:val="00AA79E8"/>
    <w:rsid w:val="00AA7E23"/>
    <w:rsid w:val="00AB174A"/>
    <w:rsid w:val="00AB1926"/>
    <w:rsid w:val="00AB22BC"/>
    <w:rsid w:val="00AB24C3"/>
    <w:rsid w:val="00AB3521"/>
    <w:rsid w:val="00AB3DAC"/>
    <w:rsid w:val="00AB4924"/>
    <w:rsid w:val="00AB7BFC"/>
    <w:rsid w:val="00AC2757"/>
    <w:rsid w:val="00AC312D"/>
    <w:rsid w:val="00AC4304"/>
    <w:rsid w:val="00AC4532"/>
    <w:rsid w:val="00AC46C9"/>
    <w:rsid w:val="00AC64B2"/>
    <w:rsid w:val="00AC6E25"/>
    <w:rsid w:val="00AC6F8A"/>
    <w:rsid w:val="00AC7061"/>
    <w:rsid w:val="00AC7380"/>
    <w:rsid w:val="00AD06D9"/>
    <w:rsid w:val="00AD1A77"/>
    <w:rsid w:val="00AD1AF0"/>
    <w:rsid w:val="00AD1FFE"/>
    <w:rsid w:val="00AD220A"/>
    <w:rsid w:val="00AD2747"/>
    <w:rsid w:val="00AD32B2"/>
    <w:rsid w:val="00AD347D"/>
    <w:rsid w:val="00AD35B5"/>
    <w:rsid w:val="00AD4AA2"/>
    <w:rsid w:val="00AD608F"/>
    <w:rsid w:val="00AD673A"/>
    <w:rsid w:val="00AE1B51"/>
    <w:rsid w:val="00AE24C7"/>
    <w:rsid w:val="00AE3668"/>
    <w:rsid w:val="00AE4B84"/>
    <w:rsid w:val="00AE4F40"/>
    <w:rsid w:val="00AE6E44"/>
    <w:rsid w:val="00AE7380"/>
    <w:rsid w:val="00AE76EB"/>
    <w:rsid w:val="00AF05A9"/>
    <w:rsid w:val="00AF07CF"/>
    <w:rsid w:val="00AF0C96"/>
    <w:rsid w:val="00AF10F3"/>
    <w:rsid w:val="00AF1CA8"/>
    <w:rsid w:val="00AF2367"/>
    <w:rsid w:val="00AF334B"/>
    <w:rsid w:val="00AF3F8D"/>
    <w:rsid w:val="00AF460C"/>
    <w:rsid w:val="00AF552B"/>
    <w:rsid w:val="00AF7B03"/>
    <w:rsid w:val="00AF7B90"/>
    <w:rsid w:val="00AF7FA8"/>
    <w:rsid w:val="00B0096A"/>
    <w:rsid w:val="00B009DE"/>
    <w:rsid w:val="00B0295B"/>
    <w:rsid w:val="00B02BB2"/>
    <w:rsid w:val="00B0317D"/>
    <w:rsid w:val="00B0422B"/>
    <w:rsid w:val="00B04B8D"/>
    <w:rsid w:val="00B0664C"/>
    <w:rsid w:val="00B06C8B"/>
    <w:rsid w:val="00B10241"/>
    <w:rsid w:val="00B11659"/>
    <w:rsid w:val="00B12E54"/>
    <w:rsid w:val="00B1330F"/>
    <w:rsid w:val="00B13312"/>
    <w:rsid w:val="00B14CF0"/>
    <w:rsid w:val="00B16041"/>
    <w:rsid w:val="00B16F95"/>
    <w:rsid w:val="00B171DF"/>
    <w:rsid w:val="00B1741B"/>
    <w:rsid w:val="00B200C8"/>
    <w:rsid w:val="00B224D9"/>
    <w:rsid w:val="00B225C5"/>
    <w:rsid w:val="00B2285E"/>
    <w:rsid w:val="00B23AAD"/>
    <w:rsid w:val="00B23C33"/>
    <w:rsid w:val="00B240CC"/>
    <w:rsid w:val="00B24202"/>
    <w:rsid w:val="00B24594"/>
    <w:rsid w:val="00B2475A"/>
    <w:rsid w:val="00B24954"/>
    <w:rsid w:val="00B24BD5"/>
    <w:rsid w:val="00B25B26"/>
    <w:rsid w:val="00B25E9C"/>
    <w:rsid w:val="00B262CC"/>
    <w:rsid w:val="00B31623"/>
    <w:rsid w:val="00B317F0"/>
    <w:rsid w:val="00B31FFF"/>
    <w:rsid w:val="00B327BF"/>
    <w:rsid w:val="00B328C8"/>
    <w:rsid w:val="00B33934"/>
    <w:rsid w:val="00B339B1"/>
    <w:rsid w:val="00B33D3D"/>
    <w:rsid w:val="00B33FFF"/>
    <w:rsid w:val="00B340FB"/>
    <w:rsid w:val="00B34135"/>
    <w:rsid w:val="00B3554C"/>
    <w:rsid w:val="00B35A8E"/>
    <w:rsid w:val="00B361EA"/>
    <w:rsid w:val="00B3687C"/>
    <w:rsid w:val="00B36A1F"/>
    <w:rsid w:val="00B36B62"/>
    <w:rsid w:val="00B36C79"/>
    <w:rsid w:val="00B40671"/>
    <w:rsid w:val="00B40D79"/>
    <w:rsid w:val="00B41F08"/>
    <w:rsid w:val="00B421F8"/>
    <w:rsid w:val="00B426A1"/>
    <w:rsid w:val="00B42B40"/>
    <w:rsid w:val="00B42BC5"/>
    <w:rsid w:val="00B42E46"/>
    <w:rsid w:val="00B43251"/>
    <w:rsid w:val="00B43D31"/>
    <w:rsid w:val="00B43FE7"/>
    <w:rsid w:val="00B44AD8"/>
    <w:rsid w:val="00B44F33"/>
    <w:rsid w:val="00B458BA"/>
    <w:rsid w:val="00B45CEB"/>
    <w:rsid w:val="00B46475"/>
    <w:rsid w:val="00B47197"/>
    <w:rsid w:val="00B51524"/>
    <w:rsid w:val="00B51D01"/>
    <w:rsid w:val="00B52413"/>
    <w:rsid w:val="00B545E5"/>
    <w:rsid w:val="00B54BA6"/>
    <w:rsid w:val="00B54EBA"/>
    <w:rsid w:val="00B56043"/>
    <w:rsid w:val="00B5711C"/>
    <w:rsid w:val="00B57507"/>
    <w:rsid w:val="00B57541"/>
    <w:rsid w:val="00B61079"/>
    <w:rsid w:val="00B61108"/>
    <w:rsid w:val="00B61579"/>
    <w:rsid w:val="00B61C86"/>
    <w:rsid w:val="00B61ECE"/>
    <w:rsid w:val="00B6323E"/>
    <w:rsid w:val="00B63626"/>
    <w:rsid w:val="00B643EA"/>
    <w:rsid w:val="00B64F55"/>
    <w:rsid w:val="00B65209"/>
    <w:rsid w:val="00B6707F"/>
    <w:rsid w:val="00B67BD3"/>
    <w:rsid w:val="00B70288"/>
    <w:rsid w:val="00B722B2"/>
    <w:rsid w:val="00B72484"/>
    <w:rsid w:val="00B72D69"/>
    <w:rsid w:val="00B73AA4"/>
    <w:rsid w:val="00B73C18"/>
    <w:rsid w:val="00B750B0"/>
    <w:rsid w:val="00B77894"/>
    <w:rsid w:val="00B77DA3"/>
    <w:rsid w:val="00B80352"/>
    <w:rsid w:val="00B80378"/>
    <w:rsid w:val="00B807DC"/>
    <w:rsid w:val="00B80FDD"/>
    <w:rsid w:val="00B8107A"/>
    <w:rsid w:val="00B818B5"/>
    <w:rsid w:val="00B82ABC"/>
    <w:rsid w:val="00B82B3C"/>
    <w:rsid w:val="00B82D23"/>
    <w:rsid w:val="00B82F7B"/>
    <w:rsid w:val="00B84085"/>
    <w:rsid w:val="00B849B5"/>
    <w:rsid w:val="00B85720"/>
    <w:rsid w:val="00B85CC1"/>
    <w:rsid w:val="00B866CE"/>
    <w:rsid w:val="00B86B4F"/>
    <w:rsid w:val="00B86D47"/>
    <w:rsid w:val="00B874F5"/>
    <w:rsid w:val="00B879C2"/>
    <w:rsid w:val="00B87FE3"/>
    <w:rsid w:val="00B905D2"/>
    <w:rsid w:val="00B9092E"/>
    <w:rsid w:val="00B91EA5"/>
    <w:rsid w:val="00B91F37"/>
    <w:rsid w:val="00B9272D"/>
    <w:rsid w:val="00B93DCD"/>
    <w:rsid w:val="00B95122"/>
    <w:rsid w:val="00B95982"/>
    <w:rsid w:val="00B95E7B"/>
    <w:rsid w:val="00B95F21"/>
    <w:rsid w:val="00B9620D"/>
    <w:rsid w:val="00B96595"/>
    <w:rsid w:val="00B978AF"/>
    <w:rsid w:val="00BA24E8"/>
    <w:rsid w:val="00BA3177"/>
    <w:rsid w:val="00BA32D4"/>
    <w:rsid w:val="00BA39A5"/>
    <w:rsid w:val="00BA3A85"/>
    <w:rsid w:val="00BA548E"/>
    <w:rsid w:val="00BA6A6C"/>
    <w:rsid w:val="00BB1014"/>
    <w:rsid w:val="00BB22E8"/>
    <w:rsid w:val="00BB272B"/>
    <w:rsid w:val="00BB2E3B"/>
    <w:rsid w:val="00BB2E46"/>
    <w:rsid w:val="00BB390E"/>
    <w:rsid w:val="00BB471E"/>
    <w:rsid w:val="00BB4919"/>
    <w:rsid w:val="00BB4BC7"/>
    <w:rsid w:val="00BB573C"/>
    <w:rsid w:val="00BB58D2"/>
    <w:rsid w:val="00BB6C71"/>
    <w:rsid w:val="00BB7BF5"/>
    <w:rsid w:val="00BC0C4A"/>
    <w:rsid w:val="00BC139A"/>
    <w:rsid w:val="00BC252C"/>
    <w:rsid w:val="00BC3E42"/>
    <w:rsid w:val="00BC42FD"/>
    <w:rsid w:val="00BC5B78"/>
    <w:rsid w:val="00BC5CF9"/>
    <w:rsid w:val="00BC6EF3"/>
    <w:rsid w:val="00BC74B9"/>
    <w:rsid w:val="00BD0D45"/>
    <w:rsid w:val="00BD0DCD"/>
    <w:rsid w:val="00BD144E"/>
    <w:rsid w:val="00BD5563"/>
    <w:rsid w:val="00BD65F1"/>
    <w:rsid w:val="00BD7863"/>
    <w:rsid w:val="00BD7905"/>
    <w:rsid w:val="00BD7C31"/>
    <w:rsid w:val="00BE0A67"/>
    <w:rsid w:val="00BE0C8F"/>
    <w:rsid w:val="00BE16B4"/>
    <w:rsid w:val="00BE17CF"/>
    <w:rsid w:val="00BE1AD8"/>
    <w:rsid w:val="00BE2103"/>
    <w:rsid w:val="00BE2678"/>
    <w:rsid w:val="00BE2CC5"/>
    <w:rsid w:val="00BE2F62"/>
    <w:rsid w:val="00BE3AFA"/>
    <w:rsid w:val="00BE44A8"/>
    <w:rsid w:val="00BE589D"/>
    <w:rsid w:val="00BE65F2"/>
    <w:rsid w:val="00BE6CBD"/>
    <w:rsid w:val="00BE781E"/>
    <w:rsid w:val="00BE7FB6"/>
    <w:rsid w:val="00BF0511"/>
    <w:rsid w:val="00BF053D"/>
    <w:rsid w:val="00BF085F"/>
    <w:rsid w:val="00BF0D63"/>
    <w:rsid w:val="00BF14A1"/>
    <w:rsid w:val="00BF2E7B"/>
    <w:rsid w:val="00BF3633"/>
    <w:rsid w:val="00BF3DB5"/>
    <w:rsid w:val="00BF4578"/>
    <w:rsid w:val="00BF4D0E"/>
    <w:rsid w:val="00BF5FFD"/>
    <w:rsid w:val="00BF79DF"/>
    <w:rsid w:val="00C010C1"/>
    <w:rsid w:val="00C018FF"/>
    <w:rsid w:val="00C01E3D"/>
    <w:rsid w:val="00C03257"/>
    <w:rsid w:val="00C03521"/>
    <w:rsid w:val="00C0380A"/>
    <w:rsid w:val="00C038EF"/>
    <w:rsid w:val="00C03A86"/>
    <w:rsid w:val="00C05010"/>
    <w:rsid w:val="00C0688D"/>
    <w:rsid w:val="00C06903"/>
    <w:rsid w:val="00C06988"/>
    <w:rsid w:val="00C06C07"/>
    <w:rsid w:val="00C07B90"/>
    <w:rsid w:val="00C10787"/>
    <w:rsid w:val="00C10D6E"/>
    <w:rsid w:val="00C10EA2"/>
    <w:rsid w:val="00C114F5"/>
    <w:rsid w:val="00C117C3"/>
    <w:rsid w:val="00C11B06"/>
    <w:rsid w:val="00C11ED0"/>
    <w:rsid w:val="00C12049"/>
    <w:rsid w:val="00C1257F"/>
    <w:rsid w:val="00C14842"/>
    <w:rsid w:val="00C14F2E"/>
    <w:rsid w:val="00C1533F"/>
    <w:rsid w:val="00C156E7"/>
    <w:rsid w:val="00C15860"/>
    <w:rsid w:val="00C15ABA"/>
    <w:rsid w:val="00C15E8E"/>
    <w:rsid w:val="00C16ADE"/>
    <w:rsid w:val="00C16C8C"/>
    <w:rsid w:val="00C16D20"/>
    <w:rsid w:val="00C1749C"/>
    <w:rsid w:val="00C204E8"/>
    <w:rsid w:val="00C213C0"/>
    <w:rsid w:val="00C21CA9"/>
    <w:rsid w:val="00C229ED"/>
    <w:rsid w:val="00C22E16"/>
    <w:rsid w:val="00C235E0"/>
    <w:rsid w:val="00C23CBD"/>
    <w:rsid w:val="00C246C0"/>
    <w:rsid w:val="00C2517A"/>
    <w:rsid w:val="00C253C8"/>
    <w:rsid w:val="00C25FF9"/>
    <w:rsid w:val="00C26064"/>
    <w:rsid w:val="00C2626E"/>
    <w:rsid w:val="00C3037B"/>
    <w:rsid w:val="00C3208D"/>
    <w:rsid w:val="00C32211"/>
    <w:rsid w:val="00C3246A"/>
    <w:rsid w:val="00C32F9B"/>
    <w:rsid w:val="00C3366A"/>
    <w:rsid w:val="00C33D8B"/>
    <w:rsid w:val="00C33ED9"/>
    <w:rsid w:val="00C3533F"/>
    <w:rsid w:val="00C3665F"/>
    <w:rsid w:val="00C366C2"/>
    <w:rsid w:val="00C36ADC"/>
    <w:rsid w:val="00C375D1"/>
    <w:rsid w:val="00C4098E"/>
    <w:rsid w:val="00C40BA5"/>
    <w:rsid w:val="00C410C1"/>
    <w:rsid w:val="00C41DC2"/>
    <w:rsid w:val="00C42941"/>
    <w:rsid w:val="00C42D85"/>
    <w:rsid w:val="00C438C3"/>
    <w:rsid w:val="00C44166"/>
    <w:rsid w:val="00C44304"/>
    <w:rsid w:val="00C445D0"/>
    <w:rsid w:val="00C44C0B"/>
    <w:rsid w:val="00C45B8D"/>
    <w:rsid w:val="00C45F7D"/>
    <w:rsid w:val="00C46FEB"/>
    <w:rsid w:val="00C504F6"/>
    <w:rsid w:val="00C50F50"/>
    <w:rsid w:val="00C522D5"/>
    <w:rsid w:val="00C52A30"/>
    <w:rsid w:val="00C53192"/>
    <w:rsid w:val="00C53364"/>
    <w:rsid w:val="00C53AC4"/>
    <w:rsid w:val="00C54B19"/>
    <w:rsid w:val="00C54EC8"/>
    <w:rsid w:val="00C557F2"/>
    <w:rsid w:val="00C55893"/>
    <w:rsid w:val="00C5714B"/>
    <w:rsid w:val="00C572CC"/>
    <w:rsid w:val="00C572D7"/>
    <w:rsid w:val="00C57500"/>
    <w:rsid w:val="00C61FE5"/>
    <w:rsid w:val="00C62650"/>
    <w:rsid w:val="00C636D8"/>
    <w:rsid w:val="00C652B8"/>
    <w:rsid w:val="00C66132"/>
    <w:rsid w:val="00C664D7"/>
    <w:rsid w:val="00C668B2"/>
    <w:rsid w:val="00C679B0"/>
    <w:rsid w:val="00C70FDC"/>
    <w:rsid w:val="00C71701"/>
    <w:rsid w:val="00C71CF3"/>
    <w:rsid w:val="00C72395"/>
    <w:rsid w:val="00C734A5"/>
    <w:rsid w:val="00C748C8"/>
    <w:rsid w:val="00C748CE"/>
    <w:rsid w:val="00C75F7E"/>
    <w:rsid w:val="00C76171"/>
    <w:rsid w:val="00C773BC"/>
    <w:rsid w:val="00C77B3C"/>
    <w:rsid w:val="00C80330"/>
    <w:rsid w:val="00C803A0"/>
    <w:rsid w:val="00C8068B"/>
    <w:rsid w:val="00C81FA5"/>
    <w:rsid w:val="00C822C0"/>
    <w:rsid w:val="00C825D1"/>
    <w:rsid w:val="00C82F4A"/>
    <w:rsid w:val="00C84595"/>
    <w:rsid w:val="00C857E8"/>
    <w:rsid w:val="00C8664F"/>
    <w:rsid w:val="00C87081"/>
    <w:rsid w:val="00C87472"/>
    <w:rsid w:val="00C87BB7"/>
    <w:rsid w:val="00C90E06"/>
    <w:rsid w:val="00C90FC6"/>
    <w:rsid w:val="00C93A55"/>
    <w:rsid w:val="00C9497A"/>
    <w:rsid w:val="00C94E56"/>
    <w:rsid w:val="00C96516"/>
    <w:rsid w:val="00C96EEA"/>
    <w:rsid w:val="00CA060C"/>
    <w:rsid w:val="00CA074A"/>
    <w:rsid w:val="00CA0AB6"/>
    <w:rsid w:val="00CA1523"/>
    <w:rsid w:val="00CA3854"/>
    <w:rsid w:val="00CA4525"/>
    <w:rsid w:val="00CA52E2"/>
    <w:rsid w:val="00CA6645"/>
    <w:rsid w:val="00CB0623"/>
    <w:rsid w:val="00CB347A"/>
    <w:rsid w:val="00CB370A"/>
    <w:rsid w:val="00CB3853"/>
    <w:rsid w:val="00CB4BF0"/>
    <w:rsid w:val="00CB5A44"/>
    <w:rsid w:val="00CB5DA5"/>
    <w:rsid w:val="00CB5E28"/>
    <w:rsid w:val="00CB739F"/>
    <w:rsid w:val="00CB74B2"/>
    <w:rsid w:val="00CC081C"/>
    <w:rsid w:val="00CC097D"/>
    <w:rsid w:val="00CC0A30"/>
    <w:rsid w:val="00CC0C8C"/>
    <w:rsid w:val="00CC1692"/>
    <w:rsid w:val="00CC1B55"/>
    <w:rsid w:val="00CC2822"/>
    <w:rsid w:val="00CC2B33"/>
    <w:rsid w:val="00CC31B8"/>
    <w:rsid w:val="00CC487E"/>
    <w:rsid w:val="00CC5F4C"/>
    <w:rsid w:val="00CC621D"/>
    <w:rsid w:val="00CD0047"/>
    <w:rsid w:val="00CD0CB1"/>
    <w:rsid w:val="00CD1402"/>
    <w:rsid w:val="00CD2653"/>
    <w:rsid w:val="00CD39B5"/>
    <w:rsid w:val="00CD4782"/>
    <w:rsid w:val="00CE1204"/>
    <w:rsid w:val="00CE1FA7"/>
    <w:rsid w:val="00CE2035"/>
    <w:rsid w:val="00CE203B"/>
    <w:rsid w:val="00CE3A1B"/>
    <w:rsid w:val="00CE4719"/>
    <w:rsid w:val="00CE4F25"/>
    <w:rsid w:val="00CE4F72"/>
    <w:rsid w:val="00CE5626"/>
    <w:rsid w:val="00CE612B"/>
    <w:rsid w:val="00CE6454"/>
    <w:rsid w:val="00CE68B7"/>
    <w:rsid w:val="00CE6970"/>
    <w:rsid w:val="00CE6DA5"/>
    <w:rsid w:val="00CF0EDF"/>
    <w:rsid w:val="00CF1525"/>
    <w:rsid w:val="00CF1A22"/>
    <w:rsid w:val="00CF1D2F"/>
    <w:rsid w:val="00CF3D03"/>
    <w:rsid w:val="00CF4436"/>
    <w:rsid w:val="00CF48F6"/>
    <w:rsid w:val="00CF4B64"/>
    <w:rsid w:val="00CF73B6"/>
    <w:rsid w:val="00D00253"/>
    <w:rsid w:val="00D01ADB"/>
    <w:rsid w:val="00D01C09"/>
    <w:rsid w:val="00D01E0A"/>
    <w:rsid w:val="00D0256D"/>
    <w:rsid w:val="00D0550F"/>
    <w:rsid w:val="00D05907"/>
    <w:rsid w:val="00D05EFB"/>
    <w:rsid w:val="00D0678F"/>
    <w:rsid w:val="00D074F4"/>
    <w:rsid w:val="00D10BA3"/>
    <w:rsid w:val="00D1165B"/>
    <w:rsid w:val="00D1218A"/>
    <w:rsid w:val="00D12802"/>
    <w:rsid w:val="00D12B85"/>
    <w:rsid w:val="00D12C8E"/>
    <w:rsid w:val="00D133B6"/>
    <w:rsid w:val="00D13AEC"/>
    <w:rsid w:val="00D13BCA"/>
    <w:rsid w:val="00D149EA"/>
    <w:rsid w:val="00D15E44"/>
    <w:rsid w:val="00D16B06"/>
    <w:rsid w:val="00D16DDE"/>
    <w:rsid w:val="00D17048"/>
    <w:rsid w:val="00D17293"/>
    <w:rsid w:val="00D20028"/>
    <w:rsid w:val="00D203D1"/>
    <w:rsid w:val="00D20DBB"/>
    <w:rsid w:val="00D21A52"/>
    <w:rsid w:val="00D21AB3"/>
    <w:rsid w:val="00D223D3"/>
    <w:rsid w:val="00D2307B"/>
    <w:rsid w:val="00D235A2"/>
    <w:rsid w:val="00D23A0C"/>
    <w:rsid w:val="00D24793"/>
    <w:rsid w:val="00D25122"/>
    <w:rsid w:val="00D2645D"/>
    <w:rsid w:val="00D26BBD"/>
    <w:rsid w:val="00D26FCD"/>
    <w:rsid w:val="00D3214D"/>
    <w:rsid w:val="00D322EC"/>
    <w:rsid w:val="00D327E1"/>
    <w:rsid w:val="00D329A4"/>
    <w:rsid w:val="00D32E1B"/>
    <w:rsid w:val="00D33708"/>
    <w:rsid w:val="00D33929"/>
    <w:rsid w:val="00D34081"/>
    <w:rsid w:val="00D34946"/>
    <w:rsid w:val="00D34A47"/>
    <w:rsid w:val="00D34D78"/>
    <w:rsid w:val="00D35D8F"/>
    <w:rsid w:val="00D35F6F"/>
    <w:rsid w:val="00D361B9"/>
    <w:rsid w:val="00D362D0"/>
    <w:rsid w:val="00D37010"/>
    <w:rsid w:val="00D372D5"/>
    <w:rsid w:val="00D37DD2"/>
    <w:rsid w:val="00D405EA"/>
    <w:rsid w:val="00D40653"/>
    <w:rsid w:val="00D41E03"/>
    <w:rsid w:val="00D42E02"/>
    <w:rsid w:val="00D43505"/>
    <w:rsid w:val="00D43F05"/>
    <w:rsid w:val="00D4613F"/>
    <w:rsid w:val="00D47AD1"/>
    <w:rsid w:val="00D47AF4"/>
    <w:rsid w:val="00D505DB"/>
    <w:rsid w:val="00D50767"/>
    <w:rsid w:val="00D51BBA"/>
    <w:rsid w:val="00D51F59"/>
    <w:rsid w:val="00D52859"/>
    <w:rsid w:val="00D536EB"/>
    <w:rsid w:val="00D542E1"/>
    <w:rsid w:val="00D557A8"/>
    <w:rsid w:val="00D568B9"/>
    <w:rsid w:val="00D5763C"/>
    <w:rsid w:val="00D578BF"/>
    <w:rsid w:val="00D602E7"/>
    <w:rsid w:val="00D60D4F"/>
    <w:rsid w:val="00D614D0"/>
    <w:rsid w:val="00D61590"/>
    <w:rsid w:val="00D61644"/>
    <w:rsid w:val="00D6238F"/>
    <w:rsid w:val="00D62785"/>
    <w:rsid w:val="00D62C15"/>
    <w:rsid w:val="00D630FF"/>
    <w:rsid w:val="00D6374F"/>
    <w:rsid w:val="00D63D88"/>
    <w:rsid w:val="00D64D2B"/>
    <w:rsid w:val="00D654CC"/>
    <w:rsid w:val="00D6574B"/>
    <w:rsid w:val="00D660DC"/>
    <w:rsid w:val="00D66B81"/>
    <w:rsid w:val="00D67C0E"/>
    <w:rsid w:val="00D71EB9"/>
    <w:rsid w:val="00D73144"/>
    <w:rsid w:val="00D73325"/>
    <w:rsid w:val="00D7377F"/>
    <w:rsid w:val="00D75487"/>
    <w:rsid w:val="00D758FB"/>
    <w:rsid w:val="00D764CC"/>
    <w:rsid w:val="00D76B7A"/>
    <w:rsid w:val="00D77897"/>
    <w:rsid w:val="00D800D9"/>
    <w:rsid w:val="00D80A3B"/>
    <w:rsid w:val="00D81BE6"/>
    <w:rsid w:val="00D82381"/>
    <w:rsid w:val="00D82723"/>
    <w:rsid w:val="00D82943"/>
    <w:rsid w:val="00D83D83"/>
    <w:rsid w:val="00D84E42"/>
    <w:rsid w:val="00D85ED8"/>
    <w:rsid w:val="00D85EFF"/>
    <w:rsid w:val="00D8728E"/>
    <w:rsid w:val="00D8762A"/>
    <w:rsid w:val="00D879B9"/>
    <w:rsid w:val="00D87BC0"/>
    <w:rsid w:val="00D903CE"/>
    <w:rsid w:val="00D9056D"/>
    <w:rsid w:val="00D909F8"/>
    <w:rsid w:val="00D90B2B"/>
    <w:rsid w:val="00D91B2D"/>
    <w:rsid w:val="00D91EF6"/>
    <w:rsid w:val="00D92893"/>
    <w:rsid w:val="00D92F6D"/>
    <w:rsid w:val="00D93BB6"/>
    <w:rsid w:val="00D946F6"/>
    <w:rsid w:val="00D94B83"/>
    <w:rsid w:val="00D94C57"/>
    <w:rsid w:val="00D962FE"/>
    <w:rsid w:val="00D978F3"/>
    <w:rsid w:val="00DA02C2"/>
    <w:rsid w:val="00DA061B"/>
    <w:rsid w:val="00DA06C7"/>
    <w:rsid w:val="00DA1091"/>
    <w:rsid w:val="00DA2265"/>
    <w:rsid w:val="00DA3345"/>
    <w:rsid w:val="00DA40C0"/>
    <w:rsid w:val="00DA52E4"/>
    <w:rsid w:val="00DA7372"/>
    <w:rsid w:val="00DB0057"/>
    <w:rsid w:val="00DB0100"/>
    <w:rsid w:val="00DB169A"/>
    <w:rsid w:val="00DB1FE8"/>
    <w:rsid w:val="00DB24F5"/>
    <w:rsid w:val="00DB3354"/>
    <w:rsid w:val="00DB4150"/>
    <w:rsid w:val="00DB44C8"/>
    <w:rsid w:val="00DB4B85"/>
    <w:rsid w:val="00DB4C99"/>
    <w:rsid w:val="00DB50B0"/>
    <w:rsid w:val="00DB573E"/>
    <w:rsid w:val="00DB5997"/>
    <w:rsid w:val="00DB65DC"/>
    <w:rsid w:val="00DB748D"/>
    <w:rsid w:val="00DC008E"/>
    <w:rsid w:val="00DC0B17"/>
    <w:rsid w:val="00DC0D36"/>
    <w:rsid w:val="00DC0EE1"/>
    <w:rsid w:val="00DC13BA"/>
    <w:rsid w:val="00DC2B8D"/>
    <w:rsid w:val="00DC2D72"/>
    <w:rsid w:val="00DC34C9"/>
    <w:rsid w:val="00DC5D3B"/>
    <w:rsid w:val="00DC641B"/>
    <w:rsid w:val="00DC7B44"/>
    <w:rsid w:val="00DD03A9"/>
    <w:rsid w:val="00DD098B"/>
    <w:rsid w:val="00DD0F75"/>
    <w:rsid w:val="00DD133E"/>
    <w:rsid w:val="00DD1447"/>
    <w:rsid w:val="00DD15A3"/>
    <w:rsid w:val="00DD1E58"/>
    <w:rsid w:val="00DD1FA2"/>
    <w:rsid w:val="00DD2E6F"/>
    <w:rsid w:val="00DD3989"/>
    <w:rsid w:val="00DD4F68"/>
    <w:rsid w:val="00DD58A3"/>
    <w:rsid w:val="00DD6749"/>
    <w:rsid w:val="00DD7A65"/>
    <w:rsid w:val="00DE0D34"/>
    <w:rsid w:val="00DE1C52"/>
    <w:rsid w:val="00DE2A7C"/>
    <w:rsid w:val="00DE345E"/>
    <w:rsid w:val="00DE3980"/>
    <w:rsid w:val="00DE4558"/>
    <w:rsid w:val="00DE671E"/>
    <w:rsid w:val="00DE6BA5"/>
    <w:rsid w:val="00DE6DD7"/>
    <w:rsid w:val="00DE7D6B"/>
    <w:rsid w:val="00DF0A20"/>
    <w:rsid w:val="00DF0CA1"/>
    <w:rsid w:val="00DF10E4"/>
    <w:rsid w:val="00DF2D86"/>
    <w:rsid w:val="00DF2E91"/>
    <w:rsid w:val="00DF37BC"/>
    <w:rsid w:val="00DF3C13"/>
    <w:rsid w:val="00DF3D56"/>
    <w:rsid w:val="00DF4E44"/>
    <w:rsid w:val="00DF60E3"/>
    <w:rsid w:val="00DF7135"/>
    <w:rsid w:val="00DF7A2F"/>
    <w:rsid w:val="00E00035"/>
    <w:rsid w:val="00E01348"/>
    <w:rsid w:val="00E01388"/>
    <w:rsid w:val="00E0150F"/>
    <w:rsid w:val="00E01D07"/>
    <w:rsid w:val="00E025BF"/>
    <w:rsid w:val="00E02609"/>
    <w:rsid w:val="00E02E4B"/>
    <w:rsid w:val="00E0345F"/>
    <w:rsid w:val="00E038A0"/>
    <w:rsid w:val="00E0459D"/>
    <w:rsid w:val="00E05274"/>
    <w:rsid w:val="00E06308"/>
    <w:rsid w:val="00E066C5"/>
    <w:rsid w:val="00E06FDB"/>
    <w:rsid w:val="00E07B12"/>
    <w:rsid w:val="00E1069A"/>
    <w:rsid w:val="00E10DFF"/>
    <w:rsid w:val="00E124C5"/>
    <w:rsid w:val="00E12671"/>
    <w:rsid w:val="00E12AD6"/>
    <w:rsid w:val="00E13CF2"/>
    <w:rsid w:val="00E14AAC"/>
    <w:rsid w:val="00E14E64"/>
    <w:rsid w:val="00E212F2"/>
    <w:rsid w:val="00E223F3"/>
    <w:rsid w:val="00E2274B"/>
    <w:rsid w:val="00E23428"/>
    <w:rsid w:val="00E235E2"/>
    <w:rsid w:val="00E241B4"/>
    <w:rsid w:val="00E24E04"/>
    <w:rsid w:val="00E25099"/>
    <w:rsid w:val="00E2561B"/>
    <w:rsid w:val="00E25F0D"/>
    <w:rsid w:val="00E2686D"/>
    <w:rsid w:val="00E275CE"/>
    <w:rsid w:val="00E2792D"/>
    <w:rsid w:val="00E279A0"/>
    <w:rsid w:val="00E27DFA"/>
    <w:rsid w:val="00E300DB"/>
    <w:rsid w:val="00E3037D"/>
    <w:rsid w:val="00E30C52"/>
    <w:rsid w:val="00E31B38"/>
    <w:rsid w:val="00E33A8C"/>
    <w:rsid w:val="00E33C65"/>
    <w:rsid w:val="00E34E77"/>
    <w:rsid w:val="00E35409"/>
    <w:rsid w:val="00E367DF"/>
    <w:rsid w:val="00E40669"/>
    <w:rsid w:val="00E40785"/>
    <w:rsid w:val="00E41088"/>
    <w:rsid w:val="00E412AF"/>
    <w:rsid w:val="00E41E4A"/>
    <w:rsid w:val="00E41EC4"/>
    <w:rsid w:val="00E4228D"/>
    <w:rsid w:val="00E4256F"/>
    <w:rsid w:val="00E43BF5"/>
    <w:rsid w:val="00E44353"/>
    <w:rsid w:val="00E4564C"/>
    <w:rsid w:val="00E50AEF"/>
    <w:rsid w:val="00E51191"/>
    <w:rsid w:val="00E529BE"/>
    <w:rsid w:val="00E52ABC"/>
    <w:rsid w:val="00E5363E"/>
    <w:rsid w:val="00E53857"/>
    <w:rsid w:val="00E53BB3"/>
    <w:rsid w:val="00E54405"/>
    <w:rsid w:val="00E54740"/>
    <w:rsid w:val="00E55882"/>
    <w:rsid w:val="00E55F33"/>
    <w:rsid w:val="00E55FDE"/>
    <w:rsid w:val="00E562C5"/>
    <w:rsid w:val="00E56686"/>
    <w:rsid w:val="00E578D4"/>
    <w:rsid w:val="00E57ABB"/>
    <w:rsid w:val="00E605E2"/>
    <w:rsid w:val="00E617DA"/>
    <w:rsid w:val="00E6268B"/>
    <w:rsid w:val="00E62A61"/>
    <w:rsid w:val="00E63B75"/>
    <w:rsid w:val="00E63C2D"/>
    <w:rsid w:val="00E6447F"/>
    <w:rsid w:val="00E64776"/>
    <w:rsid w:val="00E64B1A"/>
    <w:rsid w:val="00E66C03"/>
    <w:rsid w:val="00E67758"/>
    <w:rsid w:val="00E67B19"/>
    <w:rsid w:val="00E67C5E"/>
    <w:rsid w:val="00E71077"/>
    <w:rsid w:val="00E71432"/>
    <w:rsid w:val="00E72191"/>
    <w:rsid w:val="00E73BEB"/>
    <w:rsid w:val="00E744BE"/>
    <w:rsid w:val="00E74948"/>
    <w:rsid w:val="00E74A27"/>
    <w:rsid w:val="00E7517D"/>
    <w:rsid w:val="00E7540B"/>
    <w:rsid w:val="00E75C47"/>
    <w:rsid w:val="00E76508"/>
    <w:rsid w:val="00E77132"/>
    <w:rsid w:val="00E77220"/>
    <w:rsid w:val="00E773A7"/>
    <w:rsid w:val="00E77BF0"/>
    <w:rsid w:val="00E80BAF"/>
    <w:rsid w:val="00E80DC9"/>
    <w:rsid w:val="00E81521"/>
    <w:rsid w:val="00E81B8D"/>
    <w:rsid w:val="00E82E3C"/>
    <w:rsid w:val="00E830C5"/>
    <w:rsid w:val="00E83A20"/>
    <w:rsid w:val="00E84AE5"/>
    <w:rsid w:val="00E8500D"/>
    <w:rsid w:val="00E85C6C"/>
    <w:rsid w:val="00E8605D"/>
    <w:rsid w:val="00E86BA4"/>
    <w:rsid w:val="00E86C79"/>
    <w:rsid w:val="00E8737E"/>
    <w:rsid w:val="00E907F8"/>
    <w:rsid w:val="00E90BE0"/>
    <w:rsid w:val="00E90CA6"/>
    <w:rsid w:val="00E93151"/>
    <w:rsid w:val="00E95F14"/>
    <w:rsid w:val="00E977CB"/>
    <w:rsid w:val="00E97A7B"/>
    <w:rsid w:val="00EA0D88"/>
    <w:rsid w:val="00EA0FA1"/>
    <w:rsid w:val="00EA1E1A"/>
    <w:rsid w:val="00EA1F19"/>
    <w:rsid w:val="00EA4A51"/>
    <w:rsid w:val="00EA6290"/>
    <w:rsid w:val="00EA62B8"/>
    <w:rsid w:val="00EA70F7"/>
    <w:rsid w:val="00EB068C"/>
    <w:rsid w:val="00EB1A11"/>
    <w:rsid w:val="00EB2BD8"/>
    <w:rsid w:val="00EB2E64"/>
    <w:rsid w:val="00EB2EC3"/>
    <w:rsid w:val="00EB607D"/>
    <w:rsid w:val="00EB6523"/>
    <w:rsid w:val="00EB705F"/>
    <w:rsid w:val="00EB70E3"/>
    <w:rsid w:val="00EB7431"/>
    <w:rsid w:val="00EB7BE5"/>
    <w:rsid w:val="00EC032C"/>
    <w:rsid w:val="00EC19F8"/>
    <w:rsid w:val="00EC1BF4"/>
    <w:rsid w:val="00EC35FA"/>
    <w:rsid w:val="00EC3778"/>
    <w:rsid w:val="00EC4884"/>
    <w:rsid w:val="00EC5620"/>
    <w:rsid w:val="00EC6200"/>
    <w:rsid w:val="00EC66E3"/>
    <w:rsid w:val="00EC6BE2"/>
    <w:rsid w:val="00EC7426"/>
    <w:rsid w:val="00ED0401"/>
    <w:rsid w:val="00ED0A0F"/>
    <w:rsid w:val="00ED0B95"/>
    <w:rsid w:val="00ED1893"/>
    <w:rsid w:val="00ED1F4D"/>
    <w:rsid w:val="00ED3812"/>
    <w:rsid w:val="00ED445F"/>
    <w:rsid w:val="00ED581B"/>
    <w:rsid w:val="00ED5EB5"/>
    <w:rsid w:val="00ED72BE"/>
    <w:rsid w:val="00ED75E0"/>
    <w:rsid w:val="00EE03C5"/>
    <w:rsid w:val="00EE0822"/>
    <w:rsid w:val="00EE09EF"/>
    <w:rsid w:val="00EE0BF5"/>
    <w:rsid w:val="00EE0F78"/>
    <w:rsid w:val="00EE22F1"/>
    <w:rsid w:val="00EE47D1"/>
    <w:rsid w:val="00EE58E3"/>
    <w:rsid w:val="00EE6018"/>
    <w:rsid w:val="00EE6289"/>
    <w:rsid w:val="00EE730F"/>
    <w:rsid w:val="00EF079A"/>
    <w:rsid w:val="00EF0E34"/>
    <w:rsid w:val="00EF0EEE"/>
    <w:rsid w:val="00EF1F53"/>
    <w:rsid w:val="00EF25C7"/>
    <w:rsid w:val="00EF39FB"/>
    <w:rsid w:val="00EF3FC1"/>
    <w:rsid w:val="00EF4E63"/>
    <w:rsid w:val="00EF5CE4"/>
    <w:rsid w:val="00EF6649"/>
    <w:rsid w:val="00EF7BA4"/>
    <w:rsid w:val="00EF7CA0"/>
    <w:rsid w:val="00EF7CA4"/>
    <w:rsid w:val="00EF7D38"/>
    <w:rsid w:val="00F01E4A"/>
    <w:rsid w:val="00F02587"/>
    <w:rsid w:val="00F03488"/>
    <w:rsid w:val="00F03FCE"/>
    <w:rsid w:val="00F042EA"/>
    <w:rsid w:val="00F05B5F"/>
    <w:rsid w:val="00F06949"/>
    <w:rsid w:val="00F10F35"/>
    <w:rsid w:val="00F11292"/>
    <w:rsid w:val="00F11AE4"/>
    <w:rsid w:val="00F12258"/>
    <w:rsid w:val="00F123E3"/>
    <w:rsid w:val="00F124C9"/>
    <w:rsid w:val="00F12C85"/>
    <w:rsid w:val="00F12F75"/>
    <w:rsid w:val="00F14649"/>
    <w:rsid w:val="00F14CF1"/>
    <w:rsid w:val="00F14D9A"/>
    <w:rsid w:val="00F15FA9"/>
    <w:rsid w:val="00F167C4"/>
    <w:rsid w:val="00F167EE"/>
    <w:rsid w:val="00F16C8E"/>
    <w:rsid w:val="00F17105"/>
    <w:rsid w:val="00F171A6"/>
    <w:rsid w:val="00F172B8"/>
    <w:rsid w:val="00F21593"/>
    <w:rsid w:val="00F21835"/>
    <w:rsid w:val="00F22BBA"/>
    <w:rsid w:val="00F231B4"/>
    <w:rsid w:val="00F237E1"/>
    <w:rsid w:val="00F23A23"/>
    <w:rsid w:val="00F24FAE"/>
    <w:rsid w:val="00F2535E"/>
    <w:rsid w:val="00F25EDD"/>
    <w:rsid w:val="00F27264"/>
    <w:rsid w:val="00F2785D"/>
    <w:rsid w:val="00F3096A"/>
    <w:rsid w:val="00F30D96"/>
    <w:rsid w:val="00F31F7A"/>
    <w:rsid w:val="00F3392F"/>
    <w:rsid w:val="00F3407A"/>
    <w:rsid w:val="00F3469F"/>
    <w:rsid w:val="00F34953"/>
    <w:rsid w:val="00F34FA4"/>
    <w:rsid w:val="00F358EA"/>
    <w:rsid w:val="00F36244"/>
    <w:rsid w:val="00F36928"/>
    <w:rsid w:val="00F37361"/>
    <w:rsid w:val="00F37486"/>
    <w:rsid w:val="00F37D20"/>
    <w:rsid w:val="00F4073A"/>
    <w:rsid w:val="00F4142A"/>
    <w:rsid w:val="00F42D64"/>
    <w:rsid w:val="00F434BE"/>
    <w:rsid w:val="00F439B2"/>
    <w:rsid w:val="00F43E59"/>
    <w:rsid w:val="00F443B0"/>
    <w:rsid w:val="00F44BB2"/>
    <w:rsid w:val="00F44BB8"/>
    <w:rsid w:val="00F44E88"/>
    <w:rsid w:val="00F50340"/>
    <w:rsid w:val="00F51C99"/>
    <w:rsid w:val="00F51E51"/>
    <w:rsid w:val="00F523BC"/>
    <w:rsid w:val="00F52540"/>
    <w:rsid w:val="00F52849"/>
    <w:rsid w:val="00F53375"/>
    <w:rsid w:val="00F5360C"/>
    <w:rsid w:val="00F54506"/>
    <w:rsid w:val="00F54981"/>
    <w:rsid w:val="00F54FC6"/>
    <w:rsid w:val="00F5522D"/>
    <w:rsid w:val="00F55EB4"/>
    <w:rsid w:val="00F562FD"/>
    <w:rsid w:val="00F630AF"/>
    <w:rsid w:val="00F63AFB"/>
    <w:rsid w:val="00F6426A"/>
    <w:rsid w:val="00F6484B"/>
    <w:rsid w:val="00F64A09"/>
    <w:rsid w:val="00F650D5"/>
    <w:rsid w:val="00F65616"/>
    <w:rsid w:val="00F65DCA"/>
    <w:rsid w:val="00F66400"/>
    <w:rsid w:val="00F66A85"/>
    <w:rsid w:val="00F6794D"/>
    <w:rsid w:val="00F70402"/>
    <w:rsid w:val="00F71305"/>
    <w:rsid w:val="00F729FB"/>
    <w:rsid w:val="00F72B9A"/>
    <w:rsid w:val="00F73374"/>
    <w:rsid w:val="00F73960"/>
    <w:rsid w:val="00F73C1D"/>
    <w:rsid w:val="00F7444D"/>
    <w:rsid w:val="00F7497A"/>
    <w:rsid w:val="00F74F4F"/>
    <w:rsid w:val="00F75E73"/>
    <w:rsid w:val="00F7795F"/>
    <w:rsid w:val="00F77D0A"/>
    <w:rsid w:val="00F81537"/>
    <w:rsid w:val="00F81856"/>
    <w:rsid w:val="00F8196A"/>
    <w:rsid w:val="00F81A6F"/>
    <w:rsid w:val="00F81C35"/>
    <w:rsid w:val="00F82C40"/>
    <w:rsid w:val="00F83ABA"/>
    <w:rsid w:val="00F84CE4"/>
    <w:rsid w:val="00F84FB9"/>
    <w:rsid w:val="00F85177"/>
    <w:rsid w:val="00F85B35"/>
    <w:rsid w:val="00F8788B"/>
    <w:rsid w:val="00F901E7"/>
    <w:rsid w:val="00F9141E"/>
    <w:rsid w:val="00F94959"/>
    <w:rsid w:val="00F94CCF"/>
    <w:rsid w:val="00F9566C"/>
    <w:rsid w:val="00F965D4"/>
    <w:rsid w:val="00F96DF9"/>
    <w:rsid w:val="00F97978"/>
    <w:rsid w:val="00F97C9B"/>
    <w:rsid w:val="00F97F51"/>
    <w:rsid w:val="00FA0293"/>
    <w:rsid w:val="00FA1006"/>
    <w:rsid w:val="00FA3A66"/>
    <w:rsid w:val="00FA3F38"/>
    <w:rsid w:val="00FA4F4A"/>
    <w:rsid w:val="00FA593F"/>
    <w:rsid w:val="00FA5CDA"/>
    <w:rsid w:val="00FA6500"/>
    <w:rsid w:val="00FA782A"/>
    <w:rsid w:val="00FA7AD3"/>
    <w:rsid w:val="00FA7F03"/>
    <w:rsid w:val="00FB0A3C"/>
    <w:rsid w:val="00FB0D0B"/>
    <w:rsid w:val="00FB262C"/>
    <w:rsid w:val="00FB2CD2"/>
    <w:rsid w:val="00FB3377"/>
    <w:rsid w:val="00FB342F"/>
    <w:rsid w:val="00FB43A3"/>
    <w:rsid w:val="00FB49BF"/>
    <w:rsid w:val="00FB61FA"/>
    <w:rsid w:val="00FB6892"/>
    <w:rsid w:val="00FC0912"/>
    <w:rsid w:val="00FC1B71"/>
    <w:rsid w:val="00FC1B77"/>
    <w:rsid w:val="00FC248A"/>
    <w:rsid w:val="00FC3028"/>
    <w:rsid w:val="00FC3228"/>
    <w:rsid w:val="00FC3A57"/>
    <w:rsid w:val="00FC4B4F"/>
    <w:rsid w:val="00FC5CA6"/>
    <w:rsid w:val="00FC70AD"/>
    <w:rsid w:val="00FD10E9"/>
    <w:rsid w:val="00FD18A5"/>
    <w:rsid w:val="00FD199F"/>
    <w:rsid w:val="00FD1D59"/>
    <w:rsid w:val="00FD27B9"/>
    <w:rsid w:val="00FD30D4"/>
    <w:rsid w:val="00FD408E"/>
    <w:rsid w:val="00FD4971"/>
    <w:rsid w:val="00FD6295"/>
    <w:rsid w:val="00FD662C"/>
    <w:rsid w:val="00FD6779"/>
    <w:rsid w:val="00FD6BE3"/>
    <w:rsid w:val="00FD6DCB"/>
    <w:rsid w:val="00FE0849"/>
    <w:rsid w:val="00FE0FD0"/>
    <w:rsid w:val="00FE166E"/>
    <w:rsid w:val="00FE17F0"/>
    <w:rsid w:val="00FE17FC"/>
    <w:rsid w:val="00FE18EA"/>
    <w:rsid w:val="00FE1D05"/>
    <w:rsid w:val="00FE2219"/>
    <w:rsid w:val="00FE28F8"/>
    <w:rsid w:val="00FE39DF"/>
    <w:rsid w:val="00FE688D"/>
    <w:rsid w:val="00FE7557"/>
    <w:rsid w:val="00FE7675"/>
    <w:rsid w:val="00FE7707"/>
    <w:rsid w:val="00FE7D7A"/>
    <w:rsid w:val="00FF047E"/>
    <w:rsid w:val="00FF069D"/>
    <w:rsid w:val="00FF0900"/>
    <w:rsid w:val="00FF1019"/>
    <w:rsid w:val="00FF1429"/>
    <w:rsid w:val="00FF1D5A"/>
    <w:rsid w:val="00FF2A54"/>
    <w:rsid w:val="00FF37A8"/>
    <w:rsid w:val="00FF55D8"/>
    <w:rsid w:val="00FF5C9B"/>
    <w:rsid w:val="00FF5E79"/>
    <w:rsid w:val="00FF650D"/>
    <w:rsid w:val="00FF74D5"/>
    <w:rsid w:val="00FF78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622DB20"/>
  <w15:docId w15:val="{EDE35485-C0C9-46C7-B72F-86D3CFEC98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D21AB3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47633F"/>
  </w:style>
  <w:style w:type="character" w:styleId="Hyperlink">
    <w:name w:val="Hyperlink"/>
    <w:basedOn w:val="DefaultParagraphFont"/>
    <w:uiPriority w:val="99"/>
    <w:unhideWhenUsed/>
    <w:rsid w:val="00D361B9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A5109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D34D78"/>
  </w:style>
  <w:style w:type="paragraph" w:styleId="Header">
    <w:name w:val="header"/>
    <w:basedOn w:val="Normal"/>
    <w:link w:val="HeaderChar"/>
    <w:unhideWhenUsed/>
    <w:rsid w:val="00D34D7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D34D78"/>
  </w:style>
  <w:style w:type="paragraph" w:styleId="Footer">
    <w:name w:val="footer"/>
    <w:basedOn w:val="Normal"/>
    <w:link w:val="FooterChar"/>
    <w:uiPriority w:val="99"/>
    <w:unhideWhenUsed/>
    <w:rsid w:val="00D34D7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34D78"/>
  </w:style>
  <w:style w:type="character" w:styleId="CommentReference">
    <w:name w:val="annotation reference"/>
    <w:basedOn w:val="DefaultParagraphFont"/>
    <w:uiPriority w:val="99"/>
    <w:semiHidden/>
    <w:unhideWhenUsed/>
    <w:rsid w:val="00CD39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D39B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D39B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39B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39B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39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39B5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CD39B5"/>
  </w:style>
  <w:style w:type="table" w:customStyle="1" w:styleId="TableGrid1">
    <w:name w:val="Table Grid1"/>
    <w:basedOn w:val="TableNormal"/>
    <w:next w:val="TableGrid"/>
    <w:uiPriority w:val="59"/>
    <w:rsid w:val="00CF73B6"/>
    <w:rPr>
      <w:rFonts w:eastAsia="Calibr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86825"/>
    <w:rPr>
      <w:color w:val="808080"/>
      <w:shd w:val="clear" w:color="auto" w:fill="E6E6E6"/>
    </w:rPr>
  </w:style>
  <w:style w:type="paragraph" w:styleId="NormalWeb">
    <w:name w:val="Normal (Web)"/>
    <w:basedOn w:val="Normal"/>
    <w:uiPriority w:val="99"/>
    <w:unhideWhenUsed/>
    <w:rsid w:val="00865571"/>
    <w:pPr>
      <w:spacing w:before="100" w:beforeAutospacing="1" w:after="100" w:afterAutospacing="1"/>
    </w:pPr>
    <w:rPr>
      <w:rFonts w:ascii="Times" w:hAnsi="Times" w:cs="Times New Roman"/>
      <w:sz w:val="20"/>
      <w:szCs w:val="20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EF7CA4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F7CA4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EF7CA4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F7CA4"/>
    <w:rPr>
      <w:rFonts w:ascii="Cambria" w:hAnsi="Cambria"/>
      <w:noProof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E65FB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E0822"/>
    <w:rPr>
      <w:color w:val="800080" w:themeColor="followedHyperlink"/>
      <w:u w:val="single"/>
    </w:rPr>
  </w:style>
  <w:style w:type="character" w:customStyle="1" w:styleId="QJournalName">
    <w:name w:val="Q_Journal_Name"/>
    <w:basedOn w:val="DefaultParagraphFont"/>
    <w:uiPriority w:val="1"/>
    <w:qFormat/>
    <w:rsid w:val="00CB4BF0"/>
    <w:rPr>
      <w:rFonts w:ascii="Helvetica" w:hAnsi="Helvetica"/>
      <w:b/>
      <w:i/>
      <w:color w:val="0070C0"/>
    </w:rPr>
  </w:style>
  <w:style w:type="paragraph" w:customStyle="1" w:styleId="QQuery">
    <w:name w:val="Q_Query"/>
    <w:basedOn w:val="Normal"/>
    <w:link w:val="QQueryChar"/>
    <w:qFormat/>
    <w:rsid w:val="00CB4BF0"/>
    <w:pPr>
      <w:spacing w:after="120"/>
    </w:pPr>
    <w:rPr>
      <w:rFonts w:ascii="Helvetica" w:eastAsia="Times New Roman" w:hAnsi="Helvetica" w:cs="Times New Roman"/>
      <w:sz w:val="20"/>
      <w:szCs w:val="20"/>
    </w:rPr>
  </w:style>
  <w:style w:type="character" w:customStyle="1" w:styleId="QQueryChar">
    <w:name w:val="Q_Query Char"/>
    <w:basedOn w:val="DefaultParagraphFont"/>
    <w:link w:val="QQuery"/>
    <w:rsid w:val="00CB4BF0"/>
    <w:rPr>
      <w:rFonts w:ascii="Helvetica" w:eastAsia="Times New Roman" w:hAnsi="Helvetica" w:cs="Times New Roman"/>
      <w:sz w:val="20"/>
      <w:szCs w:val="20"/>
    </w:rPr>
  </w:style>
  <w:style w:type="paragraph" w:customStyle="1" w:styleId="QQuotedText">
    <w:name w:val="Q_QuotedText"/>
    <w:basedOn w:val="Normal"/>
    <w:link w:val="QQuotedTextChar"/>
    <w:qFormat/>
    <w:rsid w:val="00CB4BF0"/>
    <w:pPr>
      <w:spacing w:after="120"/>
      <w:ind w:left="720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QQuotedTextChar">
    <w:name w:val="Q_QuotedText Char"/>
    <w:basedOn w:val="DefaultParagraphFont"/>
    <w:link w:val="QQuotedText"/>
    <w:rsid w:val="00CB4BF0"/>
    <w:rPr>
      <w:rFonts w:ascii="Times New Roman" w:eastAsia="Times New Roman" w:hAnsi="Times New Roman" w:cs="Times New Roman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CB4BF0"/>
    <w:rPr>
      <w:color w:val="808080"/>
    </w:rPr>
  </w:style>
  <w:style w:type="paragraph" w:customStyle="1" w:styleId="plac">
    <w:name w:val="plac"/>
    <w:basedOn w:val="Normal"/>
    <w:rsid w:val="00CB4BF0"/>
    <w:pPr>
      <w:spacing w:after="120"/>
      <w:jc w:val="both"/>
    </w:pPr>
    <w:rPr>
      <w:rFonts w:ascii="Arial" w:hAnsi="Arial" w:cs="Arial"/>
      <w:color w:val="595959" w:themeColor="text1" w:themeTint="A6"/>
      <w:sz w:val="20"/>
      <w:szCs w:val="20"/>
    </w:rPr>
  </w:style>
  <w:style w:type="paragraph" w:customStyle="1" w:styleId="Default">
    <w:name w:val="Default"/>
    <w:rsid w:val="00CB4BF0"/>
    <w:pPr>
      <w:autoSpaceDE w:val="0"/>
      <w:autoSpaceDN w:val="0"/>
      <w:adjustRightInd w:val="0"/>
    </w:pPr>
    <w:rPr>
      <w:rFonts w:ascii="Arial" w:hAnsi="Arial" w:cs="Arial"/>
      <w:color w:val="000000"/>
    </w:rPr>
  </w:style>
  <w:style w:type="character" w:customStyle="1" w:styleId="ptitle">
    <w:name w:val="p_title"/>
    <w:basedOn w:val="DefaultParagraphFont"/>
    <w:rsid w:val="00CB4BF0"/>
  </w:style>
  <w:style w:type="character" w:customStyle="1" w:styleId="apple-converted-space">
    <w:name w:val="apple-converted-space"/>
    <w:basedOn w:val="DefaultParagraphFont"/>
    <w:rsid w:val="00CB4BF0"/>
  </w:style>
  <w:style w:type="character" w:customStyle="1" w:styleId="bibref">
    <w:name w:val="bibref"/>
    <w:basedOn w:val="DefaultParagraphFont"/>
    <w:rsid w:val="00CB4BF0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6975DB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750368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C16AD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296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03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353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263132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91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79893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376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36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03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21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9160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219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0663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422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36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5E02686-1D28-4E8D-81A7-B4BFBBF5F7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8</Pages>
  <Words>6795</Words>
  <Characters>38732</Characters>
  <Application>Microsoft Office Word</Application>
  <DocSecurity>0</DocSecurity>
  <Lines>322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anford University</Company>
  <LinksUpToDate>false</LinksUpToDate>
  <CharactersWithSpaces>45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loliver@stanford.edu</dc:creator>
  <cp:keywords/>
  <dc:description/>
  <cp:lastModifiedBy>Stefan Lyne Oliver</cp:lastModifiedBy>
  <cp:revision>3</cp:revision>
  <cp:lastPrinted>2020-09-09T16:59:00Z</cp:lastPrinted>
  <dcterms:created xsi:type="dcterms:W3CDTF">2020-12-18T04:46:00Z</dcterms:created>
  <dcterms:modified xsi:type="dcterms:W3CDTF">2020-12-18T04:52:00Z</dcterms:modified>
</cp:coreProperties>
</file>